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262114"/>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262115"/>
      <w:r>
        <w:lastRenderedPageBreak/>
        <w:t>Inhaltsverzeichnis</w:t>
      </w:r>
      <w:bookmarkEnd w:id="1"/>
    </w:p>
    <w:p w14:paraId="30CDAB43" w14:textId="5643749F" w:rsidR="00157B62"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157B62">
        <w:rPr>
          <w:noProof/>
        </w:rPr>
        <w:t>Abstract</w:t>
      </w:r>
      <w:r w:rsidR="00157B62">
        <w:rPr>
          <w:noProof/>
        </w:rPr>
        <w:tab/>
      </w:r>
      <w:r w:rsidR="00157B62">
        <w:rPr>
          <w:noProof/>
        </w:rPr>
        <w:fldChar w:fldCharType="begin"/>
      </w:r>
      <w:r w:rsidR="00157B62">
        <w:rPr>
          <w:noProof/>
        </w:rPr>
        <w:instrText xml:space="preserve"> PAGEREF _Toc138262114 \h </w:instrText>
      </w:r>
      <w:r w:rsidR="00157B62">
        <w:rPr>
          <w:noProof/>
        </w:rPr>
      </w:r>
      <w:r w:rsidR="00157B62">
        <w:rPr>
          <w:noProof/>
        </w:rPr>
        <w:fldChar w:fldCharType="separate"/>
      </w:r>
      <w:r w:rsidR="00157B62">
        <w:rPr>
          <w:noProof/>
        </w:rPr>
        <w:t>2</w:t>
      </w:r>
      <w:r w:rsidR="00157B62">
        <w:rPr>
          <w:noProof/>
        </w:rPr>
        <w:fldChar w:fldCharType="end"/>
      </w:r>
    </w:p>
    <w:p w14:paraId="5D300892" w14:textId="47BAD59F"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262115 \h </w:instrText>
      </w:r>
      <w:r>
        <w:rPr>
          <w:noProof/>
        </w:rPr>
      </w:r>
      <w:r>
        <w:rPr>
          <w:noProof/>
        </w:rPr>
        <w:fldChar w:fldCharType="separate"/>
      </w:r>
      <w:r>
        <w:rPr>
          <w:noProof/>
        </w:rPr>
        <w:t>3</w:t>
      </w:r>
      <w:r>
        <w:rPr>
          <w:noProof/>
        </w:rPr>
        <w:fldChar w:fldCharType="end"/>
      </w:r>
    </w:p>
    <w:p w14:paraId="16C5C413" w14:textId="2BD8D1BA"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262116 \h </w:instrText>
      </w:r>
      <w:r>
        <w:rPr>
          <w:noProof/>
        </w:rPr>
      </w:r>
      <w:r>
        <w:rPr>
          <w:noProof/>
        </w:rPr>
        <w:fldChar w:fldCharType="separate"/>
      </w:r>
      <w:r>
        <w:rPr>
          <w:noProof/>
        </w:rPr>
        <w:t>5</w:t>
      </w:r>
      <w:r>
        <w:rPr>
          <w:noProof/>
        </w:rPr>
        <w:fldChar w:fldCharType="end"/>
      </w:r>
    </w:p>
    <w:p w14:paraId="3BFFCA1F" w14:textId="4F6728F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262117 \h </w:instrText>
      </w:r>
      <w:r>
        <w:rPr>
          <w:noProof/>
        </w:rPr>
      </w:r>
      <w:r>
        <w:rPr>
          <w:noProof/>
        </w:rPr>
        <w:fldChar w:fldCharType="separate"/>
      </w:r>
      <w:r>
        <w:rPr>
          <w:noProof/>
        </w:rPr>
        <w:t>6</w:t>
      </w:r>
      <w:r>
        <w:rPr>
          <w:noProof/>
        </w:rPr>
        <w:fldChar w:fldCharType="end"/>
      </w:r>
    </w:p>
    <w:p w14:paraId="5EF9CA19" w14:textId="3E4E6656"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262118 \h </w:instrText>
      </w:r>
      <w:r>
        <w:rPr>
          <w:noProof/>
        </w:rPr>
      </w:r>
      <w:r>
        <w:rPr>
          <w:noProof/>
        </w:rPr>
        <w:fldChar w:fldCharType="separate"/>
      </w:r>
      <w:r>
        <w:rPr>
          <w:noProof/>
        </w:rPr>
        <w:t>7</w:t>
      </w:r>
      <w:r>
        <w:rPr>
          <w:noProof/>
        </w:rPr>
        <w:fldChar w:fldCharType="end"/>
      </w:r>
    </w:p>
    <w:p w14:paraId="2FCAFBD2" w14:textId="1ACAD40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262119 \h </w:instrText>
      </w:r>
      <w:r>
        <w:rPr>
          <w:noProof/>
        </w:rPr>
      </w:r>
      <w:r>
        <w:rPr>
          <w:noProof/>
        </w:rPr>
        <w:fldChar w:fldCharType="separate"/>
      </w:r>
      <w:r>
        <w:rPr>
          <w:noProof/>
        </w:rPr>
        <w:t>8</w:t>
      </w:r>
      <w:r>
        <w:rPr>
          <w:noProof/>
        </w:rPr>
        <w:fldChar w:fldCharType="end"/>
      </w:r>
    </w:p>
    <w:p w14:paraId="192B7FDB" w14:textId="234ABDD7"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262120 \h </w:instrText>
      </w:r>
      <w:r>
        <w:rPr>
          <w:noProof/>
        </w:rPr>
      </w:r>
      <w:r>
        <w:rPr>
          <w:noProof/>
        </w:rPr>
        <w:fldChar w:fldCharType="separate"/>
      </w:r>
      <w:r>
        <w:rPr>
          <w:noProof/>
        </w:rPr>
        <w:t>9</w:t>
      </w:r>
      <w:r>
        <w:rPr>
          <w:noProof/>
        </w:rPr>
        <w:fldChar w:fldCharType="end"/>
      </w:r>
    </w:p>
    <w:p w14:paraId="34D4C2DC" w14:textId="4E3E4A9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262121 \h </w:instrText>
      </w:r>
      <w:r>
        <w:rPr>
          <w:noProof/>
        </w:rPr>
      </w:r>
      <w:r>
        <w:rPr>
          <w:noProof/>
        </w:rPr>
        <w:fldChar w:fldCharType="separate"/>
      </w:r>
      <w:r>
        <w:rPr>
          <w:noProof/>
        </w:rPr>
        <w:t>9</w:t>
      </w:r>
      <w:r>
        <w:rPr>
          <w:noProof/>
        </w:rPr>
        <w:fldChar w:fldCharType="end"/>
      </w:r>
    </w:p>
    <w:p w14:paraId="614444A4" w14:textId="0ECB945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262122 \h </w:instrText>
      </w:r>
      <w:r>
        <w:rPr>
          <w:noProof/>
        </w:rPr>
      </w:r>
      <w:r>
        <w:rPr>
          <w:noProof/>
        </w:rPr>
        <w:fldChar w:fldCharType="separate"/>
      </w:r>
      <w:r>
        <w:rPr>
          <w:noProof/>
        </w:rPr>
        <w:t>9</w:t>
      </w:r>
      <w:r>
        <w:rPr>
          <w:noProof/>
        </w:rPr>
        <w:fldChar w:fldCharType="end"/>
      </w:r>
    </w:p>
    <w:p w14:paraId="130A35CD" w14:textId="2B74404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262123 \h </w:instrText>
      </w:r>
      <w:r>
        <w:rPr>
          <w:noProof/>
        </w:rPr>
      </w:r>
      <w:r>
        <w:rPr>
          <w:noProof/>
        </w:rPr>
        <w:fldChar w:fldCharType="separate"/>
      </w:r>
      <w:r>
        <w:rPr>
          <w:noProof/>
        </w:rPr>
        <w:t>10</w:t>
      </w:r>
      <w:r>
        <w:rPr>
          <w:noProof/>
        </w:rPr>
        <w:fldChar w:fldCharType="end"/>
      </w:r>
    </w:p>
    <w:p w14:paraId="09BEB45F" w14:textId="75DD1AC6"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262124 \h </w:instrText>
      </w:r>
      <w:r>
        <w:rPr>
          <w:noProof/>
        </w:rPr>
      </w:r>
      <w:r>
        <w:rPr>
          <w:noProof/>
        </w:rPr>
        <w:fldChar w:fldCharType="separate"/>
      </w:r>
      <w:r>
        <w:rPr>
          <w:noProof/>
        </w:rPr>
        <w:t>12</w:t>
      </w:r>
      <w:r>
        <w:rPr>
          <w:noProof/>
        </w:rPr>
        <w:fldChar w:fldCharType="end"/>
      </w:r>
    </w:p>
    <w:p w14:paraId="741A4B25" w14:textId="1551596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262125 \h </w:instrText>
      </w:r>
      <w:r>
        <w:rPr>
          <w:noProof/>
        </w:rPr>
      </w:r>
      <w:r>
        <w:rPr>
          <w:noProof/>
        </w:rPr>
        <w:fldChar w:fldCharType="separate"/>
      </w:r>
      <w:r>
        <w:rPr>
          <w:noProof/>
        </w:rPr>
        <w:t>12</w:t>
      </w:r>
      <w:r>
        <w:rPr>
          <w:noProof/>
        </w:rPr>
        <w:fldChar w:fldCharType="end"/>
      </w:r>
    </w:p>
    <w:p w14:paraId="2FC1B1D8" w14:textId="26C4A121"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262126 \h </w:instrText>
      </w:r>
      <w:r>
        <w:rPr>
          <w:noProof/>
        </w:rPr>
      </w:r>
      <w:r>
        <w:rPr>
          <w:noProof/>
        </w:rPr>
        <w:fldChar w:fldCharType="separate"/>
      </w:r>
      <w:r>
        <w:rPr>
          <w:noProof/>
        </w:rPr>
        <w:t>12</w:t>
      </w:r>
      <w:r>
        <w:rPr>
          <w:noProof/>
        </w:rPr>
        <w:fldChar w:fldCharType="end"/>
      </w:r>
    </w:p>
    <w:p w14:paraId="34D0786C" w14:textId="3447041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262127 \h </w:instrText>
      </w:r>
      <w:r>
        <w:rPr>
          <w:noProof/>
        </w:rPr>
      </w:r>
      <w:r>
        <w:rPr>
          <w:noProof/>
        </w:rPr>
        <w:fldChar w:fldCharType="separate"/>
      </w:r>
      <w:r>
        <w:rPr>
          <w:noProof/>
        </w:rPr>
        <w:t>12</w:t>
      </w:r>
      <w:r>
        <w:rPr>
          <w:noProof/>
        </w:rPr>
        <w:fldChar w:fldCharType="end"/>
      </w:r>
    </w:p>
    <w:p w14:paraId="3CA88F9E" w14:textId="5D80212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262128 \h </w:instrText>
      </w:r>
      <w:r>
        <w:rPr>
          <w:noProof/>
        </w:rPr>
      </w:r>
      <w:r>
        <w:rPr>
          <w:noProof/>
        </w:rPr>
        <w:fldChar w:fldCharType="separate"/>
      </w:r>
      <w:r>
        <w:rPr>
          <w:noProof/>
        </w:rPr>
        <w:t>12</w:t>
      </w:r>
      <w:r>
        <w:rPr>
          <w:noProof/>
        </w:rPr>
        <w:fldChar w:fldCharType="end"/>
      </w:r>
    </w:p>
    <w:p w14:paraId="299A65B5" w14:textId="2BB7B90B"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262129 \h </w:instrText>
      </w:r>
      <w:r>
        <w:rPr>
          <w:noProof/>
        </w:rPr>
      </w:r>
      <w:r>
        <w:rPr>
          <w:noProof/>
        </w:rPr>
        <w:fldChar w:fldCharType="separate"/>
      </w:r>
      <w:r>
        <w:rPr>
          <w:noProof/>
        </w:rPr>
        <w:t>12</w:t>
      </w:r>
      <w:r>
        <w:rPr>
          <w:noProof/>
        </w:rPr>
        <w:fldChar w:fldCharType="end"/>
      </w:r>
    </w:p>
    <w:p w14:paraId="233CAB45" w14:textId="7EE87209"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262130 \h </w:instrText>
      </w:r>
      <w:r>
        <w:rPr>
          <w:noProof/>
        </w:rPr>
      </w:r>
      <w:r>
        <w:rPr>
          <w:noProof/>
        </w:rPr>
        <w:fldChar w:fldCharType="separate"/>
      </w:r>
      <w:r>
        <w:rPr>
          <w:noProof/>
        </w:rPr>
        <w:t>12</w:t>
      </w:r>
      <w:r>
        <w:rPr>
          <w:noProof/>
        </w:rPr>
        <w:fldChar w:fldCharType="end"/>
      </w:r>
    </w:p>
    <w:p w14:paraId="698339B9" w14:textId="3262B65C"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262131 \h </w:instrText>
      </w:r>
      <w:r>
        <w:rPr>
          <w:noProof/>
        </w:rPr>
      </w:r>
      <w:r>
        <w:rPr>
          <w:noProof/>
        </w:rPr>
        <w:fldChar w:fldCharType="separate"/>
      </w:r>
      <w:r>
        <w:rPr>
          <w:noProof/>
        </w:rPr>
        <w:t>12</w:t>
      </w:r>
      <w:r>
        <w:rPr>
          <w:noProof/>
        </w:rPr>
        <w:fldChar w:fldCharType="end"/>
      </w:r>
    </w:p>
    <w:p w14:paraId="6A4A6F3B" w14:textId="26516221"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262132 \h </w:instrText>
      </w:r>
      <w:r>
        <w:rPr>
          <w:noProof/>
        </w:rPr>
      </w:r>
      <w:r>
        <w:rPr>
          <w:noProof/>
        </w:rPr>
        <w:fldChar w:fldCharType="separate"/>
      </w:r>
      <w:r>
        <w:rPr>
          <w:noProof/>
        </w:rPr>
        <w:t>13</w:t>
      </w:r>
      <w:r>
        <w:rPr>
          <w:noProof/>
        </w:rPr>
        <w:fldChar w:fldCharType="end"/>
      </w:r>
    </w:p>
    <w:p w14:paraId="449A2265" w14:textId="144F9A8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262133 \h </w:instrText>
      </w:r>
      <w:r>
        <w:rPr>
          <w:noProof/>
        </w:rPr>
      </w:r>
      <w:r>
        <w:rPr>
          <w:noProof/>
        </w:rPr>
        <w:fldChar w:fldCharType="separate"/>
      </w:r>
      <w:r>
        <w:rPr>
          <w:noProof/>
        </w:rPr>
        <w:t>13</w:t>
      </w:r>
      <w:r>
        <w:rPr>
          <w:noProof/>
        </w:rPr>
        <w:fldChar w:fldCharType="end"/>
      </w:r>
    </w:p>
    <w:p w14:paraId="68264F1C" w14:textId="6C06A887"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262134 \h </w:instrText>
      </w:r>
      <w:r>
        <w:rPr>
          <w:noProof/>
        </w:rPr>
      </w:r>
      <w:r>
        <w:rPr>
          <w:noProof/>
        </w:rPr>
        <w:fldChar w:fldCharType="separate"/>
      </w:r>
      <w:r>
        <w:rPr>
          <w:noProof/>
        </w:rPr>
        <w:t>13</w:t>
      </w:r>
      <w:r>
        <w:rPr>
          <w:noProof/>
        </w:rPr>
        <w:fldChar w:fldCharType="end"/>
      </w:r>
    </w:p>
    <w:p w14:paraId="20B5DDE2" w14:textId="46CFD1E9"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262135 \h </w:instrText>
      </w:r>
      <w:r>
        <w:rPr>
          <w:noProof/>
        </w:rPr>
      </w:r>
      <w:r>
        <w:rPr>
          <w:noProof/>
        </w:rPr>
        <w:fldChar w:fldCharType="separate"/>
      </w:r>
      <w:r>
        <w:rPr>
          <w:noProof/>
        </w:rPr>
        <w:t>13</w:t>
      </w:r>
      <w:r>
        <w:rPr>
          <w:noProof/>
        </w:rPr>
        <w:fldChar w:fldCharType="end"/>
      </w:r>
    </w:p>
    <w:p w14:paraId="7C0DF27A" w14:textId="20A685D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262136 \h </w:instrText>
      </w:r>
      <w:r>
        <w:rPr>
          <w:noProof/>
        </w:rPr>
      </w:r>
      <w:r>
        <w:rPr>
          <w:noProof/>
        </w:rPr>
        <w:fldChar w:fldCharType="separate"/>
      </w:r>
      <w:r>
        <w:rPr>
          <w:noProof/>
        </w:rPr>
        <w:t>13</w:t>
      </w:r>
      <w:r>
        <w:rPr>
          <w:noProof/>
        </w:rPr>
        <w:fldChar w:fldCharType="end"/>
      </w:r>
    </w:p>
    <w:p w14:paraId="3E1C282F" w14:textId="34AD0F0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262137 \h </w:instrText>
      </w:r>
      <w:r>
        <w:rPr>
          <w:noProof/>
        </w:rPr>
      </w:r>
      <w:r>
        <w:rPr>
          <w:noProof/>
        </w:rPr>
        <w:fldChar w:fldCharType="separate"/>
      </w:r>
      <w:r>
        <w:rPr>
          <w:noProof/>
        </w:rPr>
        <w:t>14</w:t>
      </w:r>
      <w:r>
        <w:rPr>
          <w:noProof/>
        </w:rPr>
        <w:fldChar w:fldCharType="end"/>
      </w:r>
    </w:p>
    <w:p w14:paraId="593E6246" w14:textId="11D57844"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3</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Precision / Relevanz</w:t>
      </w:r>
      <w:r w:rsidRPr="00157B62">
        <w:rPr>
          <w:noProof/>
          <w:lang w:val="en-GB"/>
        </w:rPr>
        <w:tab/>
      </w:r>
      <w:r>
        <w:rPr>
          <w:noProof/>
        </w:rPr>
        <w:fldChar w:fldCharType="begin"/>
      </w:r>
      <w:r w:rsidRPr="00157B62">
        <w:rPr>
          <w:noProof/>
          <w:lang w:val="en-GB"/>
        </w:rPr>
        <w:instrText xml:space="preserve"> PAGEREF _Toc138262138 \h </w:instrText>
      </w:r>
      <w:r>
        <w:rPr>
          <w:noProof/>
        </w:rPr>
      </w:r>
      <w:r>
        <w:rPr>
          <w:noProof/>
        </w:rPr>
        <w:fldChar w:fldCharType="separate"/>
      </w:r>
      <w:r w:rsidRPr="00157B62">
        <w:rPr>
          <w:noProof/>
          <w:lang w:val="en-GB"/>
        </w:rPr>
        <w:t>14</w:t>
      </w:r>
      <w:r>
        <w:rPr>
          <w:noProof/>
        </w:rPr>
        <w:fldChar w:fldCharType="end"/>
      </w:r>
    </w:p>
    <w:p w14:paraId="494CF10B" w14:textId="4265B88D"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4</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Recall / Sensitivität</w:t>
      </w:r>
      <w:r w:rsidRPr="00157B62">
        <w:rPr>
          <w:noProof/>
          <w:lang w:val="en-GB"/>
        </w:rPr>
        <w:tab/>
      </w:r>
      <w:r>
        <w:rPr>
          <w:noProof/>
        </w:rPr>
        <w:fldChar w:fldCharType="begin"/>
      </w:r>
      <w:r w:rsidRPr="00157B62">
        <w:rPr>
          <w:noProof/>
          <w:lang w:val="en-GB"/>
        </w:rPr>
        <w:instrText xml:space="preserve"> PAGEREF _Toc138262139 \h </w:instrText>
      </w:r>
      <w:r>
        <w:rPr>
          <w:noProof/>
        </w:rPr>
      </w:r>
      <w:r>
        <w:rPr>
          <w:noProof/>
        </w:rPr>
        <w:fldChar w:fldCharType="separate"/>
      </w:r>
      <w:r w:rsidRPr="00157B62">
        <w:rPr>
          <w:noProof/>
          <w:lang w:val="en-GB"/>
        </w:rPr>
        <w:t>15</w:t>
      </w:r>
      <w:r>
        <w:rPr>
          <w:noProof/>
        </w:rPr>
        <w:fldChar w:fldCharType="end"/>
      </w:r>
    </w:p>
    <w:p w14:paraId="27C81621" w14:textId="6A79B515"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5</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F1-Score</w:t>
      </w:r>
      <w:r w:rsidRPr="00157B62">
        <w:rPr>
          <w:noProof/>
          <w:lang w:val="en-GB"/>
        </w:rPr>
        <w:tab/>
      </w:r>
      <w:r>
        <w:rPr>
          <w:noProof/>
        </w:rPr>
        <w:fldChar w:fldCharType="begin"/>
      </w:r>
      <w:r w:rsidRPr="00157B62">
        <w:rPr>
          <w:noProof/>
          <w:lang w:val="en-GB"/>
        </w:rPr>
        <w:instrText xml:space="preserve"> PAGEREF _Toc138262140 \h </w:instrText>
      </w:r>
      <w:r>
        <w:rPr>
          <w:noProof/>
        </w:rPr>
      </w:r>
      <w:r>
        <w:rPr>
          <w:noProof/>
        </w:rPr>
        <w:fldChar w:fldCharType="separate"/>
      </w:r>
      <w:r w:rsidRPr="00157B62">
        <w:rPr>
          <w:noProof/>
          <w:lang w:val="en-GB"/>
        </w:rPr>
        <w:t>15</w:t>
      </w:r>
      <w:r>
        <w:rPr>
          <w:noProof/>
        </w:rPr>
        <w:fldChar w:fldCharType="end"/>
      </w:r>
    </w:p>
    <w:p w14:paraId="4205AF61" w14:textId="478F6D8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262141 \h </w:instrText>
      </w:r>
      <w:r>
        <w:rPr>
          <w:noProof/>
        </w:rPr>
      </w:r>
      <w:r>
        <w:rPr>
          <w:noProof/>
        </w:rPr>
        <w:fldChar w:fldCharType="separate"/>
      </w:r>
      <w:r>
        <w:rPr>
          <w:noProof/>
        </w:rPr>
        <w:t>16</w:t>
      </w:r>
      <w:r>
        <w:rPr>
          <w:noProof/>
        </w:rPr>
        <w:fldChar w:fldCharType="end"/>
      </w:r>
    </w:p>
    <w:p w14:paraId="6F25E956" w14:textId="22C789E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262142 \h </w:instrText>
      </w:r>
      <w:r>
        <w:rPr>
          <w:noProof/>
        </w:rPr>
      </w:r>
      <w:r>
        <w:rPr>
          <w:noProof/>
        </w:rPr>
        <w:fldChar w:fldCharType="separate"/>
      </w:r>
      <w:r>
        <w:rPr>
          <w:noProof/>
        </w:rPr>
        <w:t>16</w:t>
      </w:r>
      <w:r>
        <w:rPr>
          <w:noProof/>
        </w:rPr>
        <w:fldChar w:fldCharType="end"/>
      </w:r>
    </w:p>
    <w:p w14:paraId="1C7584ED" w14:textId="316724C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262143 \h </w:instrText>
      </w:r>
      <w:r>
        <w:rPr>
          <w:noProof/>
        </w:rPr>
      </w:r>
      <w:r>
        <w:rPr>
          <w:noProof/>
        </w:rPr>
        <w:fldChar w:fldCharType="separate"/>
      </w:r>
      <w:r>
        <w:rPr>
          <w:noProof/>
        </w:rPr>
        <w:t>16</w:t>
      </w:r>
      <w:r>
        <w:rPr>
          <w:noProof/>
        </w:rPr>
        <w:fldChar w:fldCharType="end"/>
      </w:r>
    </w:p>
    <w:p w14:paraId="6379352A" w14:textId="35E5F60D"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8262144 \h </w:instrText>
      </w:r>
      <w:r>
        <w:rPr>
          <w:noProof/>
        </w:rPr>
      </w:r>
      <w:r>
        <w:rPr>
          <w:noProof/>
        </w:rPr>
        <w:fldChar w:fldCharType="separate"/>
      </w:r>
      <w:r>
        <w:rPr>
          <w:noProof/>
        </w:rPr>
        <w:t>16</w:t>
      </w:r>
      <w:r>
        <w:rPr>
          <w:noProof/>
        </w:rPr>
        <w:fldChar w:fldCharType="end"/>
      </w:r>
    </w:p>
    <w:p w14:paraId="3BF96785" w14:textId="0FF7596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262145 \h </w:instrText>
      </w:r>
      <w:r>
        <w:rPr>
          <w:noProof/>
        </w:rPr>
      </w:r>
      <w:r>
        <w:rPr>
          <w:noProof/>
        </w:rPr>
        <w:fldChar w:fldCharType="separate"/>
      </w:r>
      <w:r>
        <w:rPr>
          <w:noProof/>
        </w:rPr>
        <w:t>17</w:t>
      </w:r>
      <w:r>
        <w:rPr>
          <w:noProof/>
        </w:rPr>
        <w:fldChar w:fldCharType="end"/>
      </w:r>
    </w:p>
    <w:p w14:paraId="6A053C4B" w14:textId="357D6AD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8262146 \h </w:instrText>
      </w:r>
      <w:r>
        <w:rPr>
          <w:noProof/>
        </w:rPr>
      </w:r>
      <w:r>
        <w:rPr>
          <w:noProof/>
        </w:rPr>
        <w:fldChar w:fldCharType="separate"/>
      </w:r>
      <w:r>
        <w:rPr>
          <w:noProof/>
        </w:rPr>
        <w:t>17</w:t>
      </w:r>
      <w:r>
        <w:rPr>
          <w:noProof/>
        </w:rPr>
        <w:fldChar w:fldCharType="end"/>
      </w:r>
    </w:p>
    <w:p w14:paraId="65E7076C" w14:textId="642C85F9"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22EA8">
        <w:rPr>
          <w:noProof/>
          <w:lang w:val="en-GB"/>
        </w:rPr>
        <w:lastRenderedPageBreak/>
        <w:t>3.2</w:t>
      </w:r>
      <w:r w:rsidRPr="00157B62">
        <w:rPr>
          <w:rFonts w:asciiTheme="minorHAnsi" w:eastAsiaTheme="minorEastAsia" w:hAnsiTheme="minorHAnsi" w:cstheme="minorBidi"/>
          <w:bCs w:val="0"/>
          <w:noProof/>
          <w:kern w:val="2"/>
          <w:sz w:val="22"/>
          <w:szCs w:val="22"/>
          <w:lang w:val="en-GB" w:eastAsia="de-DE"/>
          <w14:ligatures w14:val="standardContextual"/>
        </w:rPr>
        <w:tab/>
      </w:r>
      <w:r w:rsidRPr="00122EA8">
        <w:rPr>
          <w:noProof/>
          <w:lang w:val="en-GB"/>
        </w:rPr>
        <w:t>Vehicle Classification from Low-Frequency GPS Data with Recurrent Neural Networks</w:t>
      </w:r>
      <w:r w:rsidRPr="00157B62">
        <w:rPr>
          <w:noProof/>
          <w:lang w:val="en-GB"/>
        </w:rPr>
        <w:tab/>
      </w:r>
      <w:r>
        <w:rPr>
          <w:noProof/>
        </w:rPr>
        <w:fldChar w:fldCharType="begin"/>
      </w:r>
      <w:r w:rsidRPr="00157B62">
        <w:rPr>
          <w:noProof/>
          <w:lang w:val="en-GB"/>
        </w:rPr>
        <w:instrText xml:space="preserve"> PAGEREF _Toc138262147 \h </w:instrText>
      </w:r>
      <w:r>
        <w:rPr>
          <w:noProof/>
        </w:rPr>
      </w:r>
      <w:r>
        <w:rPr>
          <w:noProof/>
        </w:rPr>
        <w:fldChar w:fldCharType="separate"/>
      </w:r>
      <w:r w:rsidRPr="00157B62">
        <w:rPr>
          <w:noProof/>
          <w:lang w:val="en-GB"/>
        </w:rPr>
        <w:t>18</w:t>
      </w:r>
      <w:r>
        <w:rPr>
          <w:noProof/>
        </w:rPr>
        <w:fldChar w:fldCharType="end"/>
      </w:r>
    </w:p>
    <w:p w14:paraId="6B14B5F0" w14:textId="7DA580BF"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57B62">
        <w:rPr>
          <w:noProof/>
          <w:lang w:val="en-GB"/>
        </w:rPr>
        <w:t>3.3</w:t>
      </w:r>
      <w:r w:rsidRPr="00157B62">
        <w:rPr>
          <w:rFonts w:asciiTheme="minorHAnsi" w:eastAsiaTheme="minorEastAsia" w:hAnsiTheme="minorHAnsi" w:cstheme="minorBidi"/>
          <w:bCs w:val="0"/>
          <w:noProof/>
          <w:kern w:val="2"/>
          <w:sz w:val="22"/>
          <w:szCs w:val="22"/>
          <w:lang w:val="en-GB" w:eastAsia="de-DE"/>
          <w14:ligatures w14:val="standardContextual"/>
        </w:rPr>
        <w:tab/>
      </w:r>
      <w:r w:rsidRPr="00157B62">
        <w:rPr>
          <w:noProof/>
          <w:lang w:val="en-GB"/>
        </w:rPr>
        <w:t>Vehicle Classification using GPS Data</w:t>
      </w:r>
      <w:r w:rsidRPr="00157B62">
        <w:rPr>
          <w:noProof/>
          <w:lang w:val="en-GB"/>
        </w:rPr>
        <w:tab/>
      </w:r>
      <w:r>
        <w:rPr>
          <w:noProof/>
        </w:rPr>
        <w:fldChar w:fldCharType="begin"/>
      </w:r>
      <w:r w:rsidRPr="00157B62">
        <w:rPr>
          <w:noProof/>
          <w:lang w:val="en-GB"/>
        </w:rPr>
        <w:instrText xml:space="preserve"> PAGEREF _Toc138262148 \h </w:instrText>
      </w:r>
      <w:r>
        <w:rPr>
          <w:noProof/>
        </w:rPr>
      </w:r>
      <w:r>
        <w:rPr>
          <w:noProof/>
        </w:rPr>
        <w:fldChar w:fldCharType="separate"/>
      </w:r>
      <w:r w:rsidRPr="00157B62">
        <w:rPr>
          <w:noProof/>
          <w:lang w:val="en-GB"/>
        </w:rPr>
        <w:t>18</w:t>
      </w:r>
      <w:r>
        <w:rPr>
          <w:noProof/>
        </w:rPr>
        <w:fldChar w:fldCharType="end"/>
      </w:r>
    </w:p>
    <w:p w14:paraId="1494B41F" w14:textId="05E5C653"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262149 \h </w:instrText>
      </w:r>
      <w:r>
        <w:rPr>
          <w:noProof/>
        </w:rPr>
      </w:r>
      <w:r>
        <w:rPr>
          <w:noProof/>
        </w:rPr>
        <w:fldChar w:fldCharType="separate"/>
      </w:r>
      <w:r>
        <w:rPr>
          <w:noProof/>
        </w:rPr>
        <w:t>19</w:t>
      </w:r>
      <w:r>
        <w:rPr>
          <w:noProof/>
        </w:rPr>
        <w:fldChar w:fldCharType="end"/>
      </w:r>
    </w:p>
    <w:p w14:paraId="27CECD86" w14:textId="2C45747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262150 \h </w:instrText>
      </w:r>
      <w:r>
        <w:rPr>
          <w:noProof/>
        </w:rPr>
      </w:r>
      <w:r>
        <w:rPr>
          <w:noProof/>
        </w:rPr>
        <w:fldChar w:fldCharType="separate"/>
      </w:r>
      <w:r>
        <w:rPr>
          <w:noProof/>
        </w:rPr>
        <w:t>19</w:t>
      </w:r>
      <w:r>
        <w:rPr>
          <w:noProof/>
        </w:rPr>
        <w:fldChar w:fldCharType="end"/>
      </w:r>
    </w:p>
    <w:p w14:paraId="43AF535D" w14:textId="161E030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262151 \h </w:instrText>
      </w:r>
      <w:r>
        <w:rPr>
          <w:noProof/>
        </w:rPr>
      </w:r>
      <w:r>
        <w:rPr>
          <w:noProof/>
        </w:rPr>
        <w:fldChar w:fldCharType="separate"/>
      </w:r>
      <w:r>
        <w:rPr>
          <w:noProof/>
        </w:rPr>
        <w:t>19</w:t>
      </w:r>
      <w:r>
        <w:rPr>
          <w:noProof/>
        </w:rPr>
        <w:fldChar w:fldCharType="end"/>
      </w:r>
    </w:p>
    <w:p w14:paraId="381DEDC7" w14:textId="14E881F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262152 \h </w:instrText>
      </w:r>
      <w:r>
        <w:rPr>
          <w:noProof/>
        </w:rPr>
      </w:r>
      <w:r>
        <w:rPr>
          <w:noProof/>
        </w:rPr>
        <w:fldChar w:fldCharType="separate"/>
      </w:r>
      <w:r>
        <w:rPr>
          <w:noProof/>
        </w:rPr>
        <w:t>19</w:t>
      </w:r>
      <w:r>
        <w:rPr>
          <w:noProof/>
        </w:rPr>
        <w:fldChar w:fldCharType="end"/>
      </w:r>
    </w:p>
    <w:p w14:paraId="6F37C0B5" w14:textId="605BFCBC"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262153 \h </w:instrText>
      </w:r>
      <w:r>
        <w:rPr>
          <w:noProof/>
        </w:rPr>
      </w:r>
      <w:r>
        <w:rPr>
          <w:noProof/>
        </w:rPr>
        <w:fldChar w:fldCharType="separate"/>
      </w:r>
      <w:r>
        <w:rPr>
          <w:noProof/>
        </w:rPr>
        <w:t>20</w:t>
      </w:r>
      <w:r>
        <w:rPr>
          <w:noProof/>
        </w:rPr>
        <w:fldChar w:fldCharType="end"/>
      </w:r>
    </w:p>
    <w:p w14:paraId="48E8E2A7" w14:textId="41EE81EF"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262154 \h </w:instrText>
      </w:r>
      <w:r>
        <w:rPr>
          <w:noProof/>
        </w:rPr>
      </w:r>
      <w:r>
        <w:rPr>
          <w:noProof/>
        </w:rPr>
        <w:fldChar w:fldCharType="separate"/>
      </w:r>
      <w:r>
        <w:rPr>
          <w:noProof/>
        </w:rPr>
        <w:t>21</w:t>
      </w:r>
      <w:r>
        <w:rPr>
          <w:noProof/>
        </w:rPr>
        <w:fldChar w:fldCharType="end"/>
      </w:r>
    </w:p>
    <w:p w14:paraId="294C0719" w14:textId="708F593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sidRPr="00122EA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22EA8">
        <w:rPr>
          <w:noProof/>
          <w:color w:val="FF0000"/>
        </w:rPr>
        <w:t>Einrichtung der Valhalla-Engine</w:t>
      </w:r>
      <w:r>
        <w:rPr>
          <w:noProof/>
        </w:rPr>
        <w:tab/>
      </w:r>
      <w:r>
        <w:rPr>
          <w:noProof/>
        </w:rPr>
        <w:fldChar w:fldCharType="begin"/>
      </w:r>
      <w:r>
        <w:rPr>
          <w:noProof/>
        </w:rPr>
        <w:instrText xml:space="preserve"> PAGEREF _Toc138262155 \h </w:instrText>
      </w:r>
      <w:r>
        <w:rPr>
          <w:noProof/>
        </w:rPr>
      </w:r>
      <w:r>
        <w:rPr>
          <w:noProof/>
        </w:rPr>
        <w:fldChar w:fldCharType="separate"/>
      </w:r>
      <w:r>
        <w:rPr>
          <w:noProof/>
        </w:rPr>
        <w:t>21</w:t>
      </w:r>
      <w:r>
        <w:rPr>
          <w:noProof/>
        </w:rPr>
        <w:fldChar w:fldCharType="end"/>
      </w:r>
    </w:p>
    <w:p w14:paraId="64B9092B" w14:textId="3A779F8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262156 \h </w:instrText>
      </w:r>
      <w:r>
        <w:rPr>
          <w:noProof/>
        </w:rPr>
      </w:r>
      <w:r>
        <w:rPr>
          <w:noProof/>
        </w:rPr>
        <w:fldChar w:fldCharType="separate"/>
      </w:r>
      <w:r>
        <w:rPr>
          <w:noProof/>
        </w:rPr>
        <w:t>21</w:t>
      </w:r>
      <w:r>
        <w:rPr>
          <w:noProof/>
        </w:rPr>
        <w:fldChar w:fldCharType="end"/>
      </w:r>
    </w:p>
    <w:p w14:paraId="29A1B494" w14:textId="18656B46"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262157 \h </w:instrText>
      </w:r>
      <w:r>
        <w:rPr>
          <w:noProof/>
        </w:rPr>
      </w:r>
      <w:r>
        <w:rPr>
          <w:noProof/>
        </w:rPr>
        <w:fldChar w:fldCharType="separate"/>
      </w:r>
      <w:r>
        <w:rPr>
          <w:noProof/>
        </w:rPr>
        <w:t>21</w:t>
      </w:r>
      <w:r>
        <w:rPr>
          <w:noProof/>
        </w:rPr>
        <w:fldChar w:fldCharType="end"/>
      </w:r>
    </w:p>
    <w:p w14:paraId="3B995234" w14:textId="7FDAB03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262158 \h </w:instrText>
      </w:r>
      <w:r>
        <w:rPr>
          <w:noProof/>
        </w:rPr>
      </w:r>
      <w:r>
        <w:rPr>
          <w:noProof/>
        </w:rPr>
        <w:fldChar w:fldCharType="separate"/>
      </w:r>
      <w:r>
        <w:rPr>
          <w:noProof/>
        </w:rPr>
        <w:t>21</w:t>
      </w:r>
      <w:r>
        <w:rPr>
          <w:noProof/>
        </w:rPr>
        <w:fldChar w:fldCharType="end"/>
      </w:r>
    </w:p>
    <w:p w14:paraId="03F376D3" w14:textId="4B86FC6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262159 \h </w:instrText>
      </w:r>
      <w:r>
        <w:rPr>
          <w:noProof/>
        </w:rPr>
      </w:r>
      <w:r>
        <w:rPr>
          <w:noProof/>
        </w:rPr>
        <w:fldChar w:fldCharType="separate"/>
      </w:r>
      <w:r>
        <w:rPr>
          <w:noProof/>
        </w:rPr>
        <w:t>21</w:t>
      </w:r>
      <w:r>
        <w:rPr>
          <w:noProof/>
        </w:rPr>
        <w:fldChar w:fldCharType="end"/>
      </w:r>
    </w:p>
    <w:p w14:paraId="2E223FA4" w14:textId="53D393D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262160 \h </w:instrText>
      </w:r>
      <w:r>
        <w:rPr>
          <w:noProof/>
        </w:rPr>
      </w:r>
      <w:r>
        <w:rPr>
          <w:noProof/>
        </w:rPr>
        <w:fldChar w:fldCharType="separate"/>
      </w:r>
      <w:r>
        <w:rPr>
          <w:noProof/>
        </w:rPr>
        <w:t>21</w:t>
      </w:r>
      <w:r>
        <w:rPr>
          <w:noProof/>
        </w:rPr>
        <w:fldChar w:fldCharType="end"/>
      </w:r>
    </w:p>
    <w:p w14:paraId="72F038E3" w14:textId="241DB43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262161 \h </w:instrText>
      </w:r>
      <w:r>
        <w:rPr>
          <w:noProof/>
        </w:rPr>
      </w:r>
      <w:r>
        <w:rPr>
          <w:noProof/>
        </w:rPr>
        <w:fldChar w:fldCharType="separate"/>
      </w:r>
      <w:r>
        <w:rPr>
          <w:noProof/>
        </w:rPr>
        <w:t>22</w:t>
      </w:r>
      <w:r>
        <w:rPr>
          <w:noProof/>
        </w:rPr>
        <w:fldChar w:fldCharType="end"/>
      </w:r>
    </w:p>
    <w:p w14:paraId="04C35328" w14:textId="25F81D0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22EA8">
        <w:rPr>
          <w:noProof/>
          <w:color w:val="70AD47" w:themeColor="accent6"/>
        </w:rPr>
        <w:t>(inkl. Vorverarbeitungen)</w:t>
      </w:r>
      <w:r>
        <w:rPr>
          <w:noProof/>
        </w:rPr>
        <w:tab/>
      </w:r>
      <w:r>
        <w:rPr>
          <w:noProof/>
        </w:rPr>
        <w:fldChar w:fldCharType="begin"/>
      </w:r>
      <w:r>
        <w:rPr>
          <w:noProof/>
        </w:rPr>
        <w:instrText xml:space="preserve"> PAGEREF _Toc138262162 \h </w:instrText>
      </w:r>
      <w:r>
        <w:rPr>
          <w:noProof/>
        </w:rPr>
      </w:r>
      <w:r>
        <w:rPr>
          <w:noProof/>
        </w:rPr>
        <w:fldChar w:fldCharType="separate"/>
      </w:r>
      <w:r>
        <w:rPr>
          <w:noProof/>
        </w:rPr>
        <w:t>22</w:t>
      </w:r>
      <w:r>
        <w:rPr>
          <w:noProof/>
        </w:rPr>
        <w:fldChar w:fldCharType="end"/>
      </w:r>
    </w:p>
    <w:p w14:paraId="5459CE37" w14:textId="44C27D75"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262163 \h </w:instrText>
      </w:r>
      <w:r>
        <w:rPr>
          <w:noProof/>
        </w:rPr>
      </w:r>
      <w:r>
        <w:rPr>
          <w:noProof/>
        </w:rPr>
        <w:fldChar w:fldCharType="separate"/>
      </w:r>
      <w:r>
        <w:rPr>
          <w:noProof/>
        </w:rPr>
        <w:t>22</w:t>
      </w:r>
      <w:r>
        <w:rPr>
          <w:noProof/>
        </w:rPr>
        <w:fldChar w:fldCharType="end"/>
      </w:r>
    </w:p>
    <w:p w14:paraId="14490606" w14:textId="603724F4"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262164 \h </w:instrText>
      </w:r>
      <w:r>
        <w:rPr>
          <w:noProof/>
        </w:rPr>
      </w:r>
      <w:r>
        <w:rPr>
          <w:noProof/>
        </w:rPr>
        <w:fldChar w:fldCharType="separate"/>
      </w:r>
      <w:r>
        <w:rPr>
          <w:noProof/>
        </w:rPr>
        <w:t>22</w:t>
      </w:r>
      <w:r>
        <w:rPr>
          <w:noProof/>
        </w:rPr>
        <w:fldChar w:fldCharType="end"/>
      </w:r>
    </w:p>
    <w:p w14:paraId="5078D930" w14:textId="22B434DA"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22EA8">
        <w:rPr>
          <w:noProof/>
          <w:color w:val="FF0000"/>
        </w:rPr>
        <w:t>und Diskussion</w:t>
      </w:r>
      <w:r>
        <w:rPr>
          <w:noProof/>
        </w:rPr>
        <w:tab/>
      </w:r>
      <w:r>
        <w:rPr>
          <w:noProof/>
        </w:rPr>
        <w:fldChar w:fldCharType="begin"/>
      </w:r>
      <w:r>
        <w:rPr>
          <w:noProof/>
        </w:rPr>
        <w:instrText xml:space="preserve"> PAGEREF _Toc138262165 \h </w:instrText>
      </w:r>
      <w:r>
        <w:rPr>
          <w:noProof/>
        </w:rPr>
      </w:r>
      <w:r>
        <w:rPr>
          <w:noProof/>
        </w:rPr>
        <w:fldChar w:fldCharType="separate"/>
      </w:r>
      <w:r>
        <w:rPr>
          <w:noProof/>
        </w:rPr>
        <w:t>23</w:t>
      </w:r>
      <w:r>
        <w:rPr>
          <w:noProof/>
        </w:rPr>
        <w:fldChar w:fldCharType="end"/>
      </w:r>
    </w:p>
    <w:p w14:paraId="4730EB71" w14:textId="6D88BCC4"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262166 \h </w:instrText>
      </w:r>
      <w:r>
        <w:rPr>
          <w:noProof/>
        </w:rPr>
      </w:r>
      <w:r>
        <w:rPr>
          <w:noProof/>
        </w:rPr>
        <w:fldChar w:fldCharType="separate"/>
      </w:r>
      <w:r>
        <w:rPr>
          <w:noProof/>
        </w:rPr>
        <w:t>24</w:t>
      </w:r>
      <w:r>
        <w:rPr>
          <w:noProof/>
        </w:rPr>
        <w:fldChar w:fldCharType="end"/>
      </w:r>
    </w:p>
    <w:p w14:paraId="3AC52232" w14:textId="0050695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262167 \h </w:instrText>
      </w:r>
      <w:r>
        <w:rPr>
          <w:noProof/>
        </w:rPr>
      </w:r>
      <w:r>
        <w:rPr>
          <w:noProof/>
        </w:rPr>
        <w:fldChar w:fldCharType="separate"/>
      </w:r>
      <w:r>
        <w:rPr>
          <w:noProof/>
        </w:rPr>
        <w:t>25</w:t>
      </w:r>
      <w:r>
        <w:rPr>
          <w:noProof/>
        </w:rPr>
        <w:fldChar w:fldCharType="end"/>
      </w:r>
    </w:p>
    <w:p w14:paraId="37BDB154" w14:textId="195675A2"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262168 \h </w:instrText>
      </w:r>
      <w:r>
        <w:rPr>
          <w:noProof/>
        </w:rPr>
      </w:r>
      <w:r>
        <w:rPr>
          <w:noProof/>
        </w:rPr>
        <w:fldChar w:fldCharType="separate"/>
      </w:r>
      <w:r>
        <w:rPr>
          <w:noProof/>
        </w:rPr>
        <w:t>26</w:t>
      </w:r>
      <w:r>
        <w:rPr>
          <w:noProof/>
        </w:rPr>
        <w:fldChar w:fldCharType="end"/>
      </w:r>
    </w:p>
    <w:p w14:paraId="0348C334" w14:textId="33043AC8"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262169 \h </w:instrText>
      </w:r>
      <w:r>
        <w:rPr>
          <w:noProof/>
        </w:rPr>
      </w:r>
      <w:r>
        <w:rPr>
          <w:noProof/>
        </w:rPr>
        <w:fldChar w:fldCharType="separate"/>
      </w:r>
      <w:r>
        <w:rPr>
          <w:noProof/>
        </w:rPr>
        <w:t>27</w:t>
      </w:r>
      <w:r>
        <w:rPr>
          <w:noProof/>
        </w:rPr>
        <w:fldChar w:fldCharType="end"/>
      </w:r>
    </w:p>
    <w:p w14:paraId="64F92232" w14:textId="197553A5" w:rsidR="008A08D5" w:rsidRDefault="008A08D5" w:rsidP="00696D95">
      <w:pPr>
        <w:pStyle w:val="berschrift1"/>
        <w:numPr>
          <w:ilvl w:val="0"/>
          <w:numId w:val="0"/>
        </w:numPr>
      </w:pPr>
      <w:r>
        <w:lastRenderedPageBreak/>
        <w:fldChar w:fldCharType="end"/>
      </w:r>
      <w:bookmarkStart w:id="2" w:name="_Toc138262116"/>
      <w:r w:rsidR="00696D95">
        <w:t>Abbildungsverzeichnis</w:t>
      </w:r>
      <w:bookmarkEnd w:id="2"/>
    </w:p>
    <w:p w14:paraId="51F24BD7" w14:textId="636514AA" w:rsidR="00ED5972"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426106" w:history="1">
        <w:r w:rsidRPr="00B33F82">
          <w:rPr>
            <w:rStyle w:val="Hyperlink"/>
            <w:noProof/>
          </w:rPr>
          <w:t>Abb.  1: Ermittlung der GNSS-Position als Schnittpunkt mehrerer Kugeln [5]</w:t>
        </w:r>
        <w:r>
          <w:rPr>
            <w:noProof/>
            <w:webHidden/>
          </w:rPr>
          <w:tab/>
        </w:r>
        <w:r>
          <w:rPr>
            <w:noProof/>
            <w:webHidden/>
          </w:rPr>
          <w:fldChar w:fldCharType="begin"/>
        </w:r>
        <w:r>
          <w:rPr>
            <w:noProof/>
            <w:webHidden/>
          </w:rPr>
          <w:instrText xml:space="preserve"> PAGEREF _Toc138426106 \h </w:instrText>
        </w:r>
        <w:r>
          <w:rPr>
            <w:noProof/>
            <w:webHidden/>
          </w:rPr>
        </w:r>
        <w:r>
          <w:rPr>
            <w:noProof/>
            <w:webHidden/>
          </w:rPr>
          <w:fldChar w:fldCharType="separate"/>
        </w:r>
        <w:r>
          <w:rPr>
            <w:noProof/>
            <w:webHidden/>
          </w:rPr>
          <w:t>12</w:t>
        </w:r>
        <w:r>
          <w:rPr>
            <w:noProof/>
            <w:webHidden/>
          </w:rPr>
          <w:fldChar w:fldCharType="end"/>
        </w:r>
      </w:hyperlink>
    </w:p>
    <w:p w14:paraId="57544F38" w14:textId="113CAF51" w:rsidR="00ED5972"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426107" w:history="1">
        <w:r w:rsidR="00ED5972" w:rsidRPr="00B33F82">
          <w:rPr>
            <w:rStyle w:val="Hyperlink"/>
            <w:noProof/>
          </w:rPr>
          <w:t>Abb.  2: Aufgenommene (rot) und durch Map-Matching auf das Straßennetzt abgebildete Positionssequenz (blau) [7]</w:t>
        </w:r>
        <w:r w:rsidR="00ED5972">
          <w:rPr>
            <w:noProof/>
            <w:webHidden/>
          </w:rPr>
          <w:tab/>
        </w:r>
        <w:r w:rsidR="00ED5972">
          <w:rPr>
            <w:noProof/>
            <w:webHidden/>
          </w:rPr>
          <w:fldChar w:fldCharType="begin"/>
        </w:r>
        <w:r w:rsidR="00ED5972">
          <w:rPr>
            <w:noProof/>
            <w:webHidden/>
          </w:rPr>
          <w:instrText xml:space="preserve"> PAGEREF _Toc138426107 \h </w:instrText>
        </w:r>
        <w:r w:rsidR="00ED5972">
          <w:rPr>
            <w:noProof/>
            <w:webHidden/>
          </w:rPr>
        </w:r>
        <w:r w:rsidR="00ED5972">
          <w:rPr>
            <w:noProof/>
            <w:webHidden/>
          </w:rPr>
          <w:fldChar w:fldCharType="separate"/>
        </w:r>
        <w:r w:rsidR="00ED5972">
          <w:rPr>
            <w:noProof/>
            <w:webHidden/>
          </w:rPr>
          <w:t>14</w:t>
        </w:r>
        <w:r w:rsidR="00ED5972">
          <w:rPr>
            <w:noProof/>
            <w:webHidden/>
          </w:rPr>
          <w:fldChar w:fldCharType="end"/>
        </w:r>
      </w:hyperlink>
    </w:p>
    <w:p w14:paraId="5870088F" w14:textId="325988B0" w:rsidR="00ED5972"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426108" w:history="1">
        <w:r w:rsidR="00ED5972" w:rsidRPr="00B33F82">
          <w:rPr>
            <w:rStyle w:val="Hyperlink"/>
            <w:noProof/>
          </w:rPr>
          <w:t>Abb.  3: Beispiel für eine zweiklassige Konfusionsmatrix; eigene Abbildung</w:t>
        </w:r>
        <w:r w:rsidR="00ED5972">
          <w:rPr>
            <w:noProof/>
            <w:webHidden/>
          </w:rPr>
          <w:tab/>
        </w:r>
        <w:r w:rsidR="00ED5972">
          <w:rPr>
            <w:noProof/>
            <w:webHidden/>
          </w:rPr>
          <w:fldChar w:fldCharType="begin"/>
        </w:r>
        <w:r w:rsidR="00ED5972">
          <w:rPr>
            <w:noProof/>
            <w:webHidden/>
          </w:rPr>
          <w:instrText xml:space="preserve"> PAGEREF _Toc138426108 \h </w:instrText>
        </w:r>
        <w:r w:rsidR="00ED5972">
          <w:rPr>
            <w:noProof/>
            <w:webHidden/>
          </w:rPr>
        </w:r>
        <w:r w:rsidR="00ED5972">
          <w:rPr>
            <w:noProof/>
            <w:webHidden/>
          </w:rPr>
          <w:fldChar w:fldCharType="separate"/>
        </w:r>
        <w:r w:rsidR="00ED5972">
          <w:rPr>
            <w:noProof/>
            <w:webHidden/>
          </w:rPr>
          <w:t>16</w:t>
        </w:r>
        <w:r w:rsidR="00ED5972">
          <w:rPr>
            <w:noProof/>
            <w:webHidden/>
          </w:rPr>
          <w:fldChar w:fldCharType="end"/>
        </w:r>
      </w:hyperlink>
    </w:p>
    <w:p w14:paraId="4E59C785" w14:textId="5D05416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262117"/>
      <w:r>
        <w:lastRenderedPageBreak/>
        <w:t>Tabellenverzeichnis</w:t>
      </w:r>
      <w:bookmarkEnd w:id="3"/>
    </w:p>
    <w:p w14:paraId="0FE6423F" w14:textId="77777777" w:rsidR="00696D95" w:rsidRDefault="00696D95" w:rsidP="00696D95">
      <w:pPr>
        <w:pStyle w:val="berschrift1"/>
        <w:numPr>
          <w:ilvl w:val="0"/>
          <w:numId w:val="0"/>
        </w:numPr>
      </w:pPr>
      <w:bookmarkStart w:id="4" w:name="_Toc138262118"/>
      <w:r>
        <w:lastRenderedPageBreak/>
        <w:t>Programmcodeverzeichnis</w:t>
      </w:r>
      <w:bookmarkEnd w:id="4"/>
    </w:p>
    <w:p w14:paraId="11E2B68D" w14:textId="77777777" w:rsidR="00696D95" w:rsidRDefault="00696D95" w:rsidP="00696D95">
      <w:pPr>
        <w:pStyle w:val="berschrift1"/>
        <w:numPr>
          <w:ilvl w:val="0"/>
          <w:numId w:val="0"/>
        </w:numPr>
      </w:pPr>
      <w:bookmarkStart w:id="5" w:name="_Toc138262119"/>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2B4972" w:rsidRDefault="002B4972" w:rsidP="00632428">
      <w:pPr>
        <w:tabs>
          <w:tab w:val="left" w:pos="2127"/>
        </w:tabs>
        <w:rPr>
          <w:lang w:val="en-GB"/>
        </w:rPr>
      </w:pPr>
      <w:r w:rsidRPr="002B4972">
        <w:rPr>
          <w:lang w:val="en-GB"/>
        </w:rPr>
        <w:t>FFN</w:t>
      </w:r>
      <w:r w:rsidRPr="002B4972">
        <w:rPr>
          <w:lang w:val="en-GB"/>
        </w:rPr>
        <w:tab/>
        <w:t>Feed-</w:t>
      </w:r>
      <w:r>
        <w:rPr>
          <w:lang w:val="en-GB"/>
        </w:rPr>
        <w:t>Forward-</w:t>
      </w:r>
      <w:proofErr w:type="spellStart"/>
      <w:r>
        <w:rPr>
          <w:lang w:val="en-GB"/>
        </w:rPr>
        <w:t>Netz</w:t>
      </w:r>
      <w:proofErr w:type="spellEnd"/>
    </w:p>
    <w:p w14:paraId="1F733A0D" w14:textId="5248045E" w:rsidR="008E49AD" w:rsidRDefault="008E49AD" w:rsidP="00632428">
      <w:pPr>
        <w:tabs>
          <w:tab w:val="left" w:pos="2127"/>
        </w:tabs>
        <w:jc w:val="left"/>
        <w:rPr>
          <w:lang w:val="en-GB"/>
        </w:rPr>
      </w:pPr>
      <w:r w:rsidRPr="002B4972">
        <w:rPr>
          <w:lang w:val="en-GB"/>
        </w:rPr>
        <w:t>GNSS</w:t>
      </w:r>
      <w:r w:rsidRPr="002B4972">
        <w:rPr>
          <w:lang w:val="en-GB"/>
        </w:rPr>
        <w:tab/>
        <w:t xml:space="preserve">global navigation satellite system </w:t>
      </w:r>
    </w:p>
    <w:p w14:paraId="67878525" w14:textId="49045B08" w:rsidR="00F26DEA" w:rsidRP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3610D647" w14:textId="58E878E4" w:rsidR="003E639E" w:rsidRDefault="003E639E" w:rsidP="00632428">
      <w:pPr>
        <w:tabs>
          <w:tab w:val="left" w:pos="2127"/>
        </w:tabs>
        <w:jc w:val="left"/>
      </w:pPr>
      <w:r w:rsidRPr="003E639E">
        <w:t>IZK</w:t>
      </w:r>
      <w:r w:rsidRPr="003E639E">
        <w:tab/>
        <w:t>Innovations-Zentrum Kronach e</w:t>
      </w:r>
      <w:r>
        <w:t>.V.</w:t>
      </w:r>
    </w:p>
    <w:p w14:paraId="24C0B1AE" w14:textId="558CBA35"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t>light detection and r</w:t>
      </w:r>
      <w:r>
        <w:rPr>
          <w:lang w:val="en-GB"/>
        </w:rPr>
        <w:t>anging</w:t>
      </w:r>
    </w:p>
    <w:p w14:paraId="302D1732" w14:textId="22B0FA6B" w:rsidR="00311D05" w:rsidRDefault="00311D05" w:rsidP="00632428">
      <w:pPr>
        <w:tabs>
          <w:tab w:val="left" w:pos="2127"/>
        </w:tabs>
        <w:jc w:val="left"/>
        <w:rPr>
          <w:lang w:val="en-GB"/>
        </w:rPr>
      </w:pPr>
      <w:r w:rsidRPr="00D46483">
        <w:rPr>
          <w:lang w:val="en-GB"/>
        </w:rPr>
        <w:t>RADAR</w:t>
      </w:r>
      <w:r w:rsidR="00632428" w:rsidRPr="00D46483">
        <w:rPr>
          <w:lang w:val="en-GB"/>
        </w:rPr>
        <w:tab/>
      </w:r>
      <w:r w:rsidRPr="00D46483">
        <w:rPr>
          <w:lang w:val="en-GB"/>
        </w:rPr>
        <w:t>radio detection and ranging</w:t>
      </w:r>
      <w:r w:rsidR="00AF2340" w:rsidRPr="00D46483">
        <w:rPr>
          <w:lang w:val="en-GB"/>
        </w:rPr>
        <w:t xml:space="preserve"> </w:t>
      </w:r>
    </w:p>
    <w:p w14:paraId="4BEB346E" w14:textId="1CFE9F73" w:rsidR="002B4972" w:rsidRPr="00D46483" w:rsidRDefault="002B4972" w:rsidP="00632428">
      <w:pPr>
        <w:tabs>
          <w:tab w:val="left" w:pos="2127"/>
        </w:tabs>
        <w:jc w:val="left"/>
        <w:rPr>
          <w:lang w:val="en-GB"/>
        </w:rPr>
      </w:pPr>
      <w:r>
        <w:rPr>
          <w:lang w:val="en-GB"/>
        </w:rPr>
        <w:t>RNN</w:t>
      </w:r>
      <w:r>
        <w:rPr>
          <w:lang w:val="en-GB"/>
        </w:rPr>
        <w:tab/>
      </w:r>
      <w:proofErr w:type="spellStart"/>
      <w:r>
        <w:rPr>
          <w:lang w:val="en-GB"/>
        </w:rPr>
        <w:t>Rekurrentes</w:t>
      </w:r>
      <w:proofErr w:type="spellEnd"/>
      <w:r>
        <w:rPr>
          <w:lang w:val="en-GB"/>
        </w:rPr>
        <w:t xml:space="preserve"> </w:t>
      </w:r>
      <w:proofErr w:type="spellStart"/>
      <w:r>
        <w:rPr>
          <w:lang w:val="en-GB"/>
        </w:rPr>
        <w:t>Neuronales</w:t>
      </w:r>
      <w:proofErr w:type="spellEnd"/>
      <w:r>
        <w:rPr>
          <w:lang w:val="en-GB"/>
        </w:rPr>
        <w:t xml:space="preserve"> </w:t>
      </w:r>
      <w:proofErr w:type="spellStart"/>
      <w:r>
        <w:rPr>
          <w:lang w:val="en-GB"/>
        </w:rPr>
        <w:t>Netz</w:t>
      </w:r>
      <w:proofErr w:type="spellEnd"/>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262120"/>
      <w:r>
        <w:lastRenderedPageBreak/>
        <w:t>Einleitung</w:t>
      </w:r>
      <w:bookmarkEnd w:id="6"/>
    </w:p>
    <w:p w14:paraId="393B043B" w14:textId="356F416E" w:rsidR="00801569" w:rsidRDefault="00C04DDC" w:rsidP="0078062F">
      <w:pPr>
        <w:pStyle w:val="berschrift2"/>
      </w:pPr>
      <w:bookmarkStart w:id="7" w:name="_Toc138262121"/>
      <w:r>
        <w:t xml:space="preserve">Einleitung </w:t>
      </w:r>
      <w:r w:rsidR="003038A5" w:rsidRPr="00AB0677">
        <w:t>und Projekthintergrund</w:t>
      </w:r>
      <w:bookmarkEnd w:id="7"/>
    </w:p>
    <w:p w14:paraId="6F39556F" w14:textId="26E3CE01"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w:t>
      </w:r>
      <w:proofErr w:type="spellStart"/>
      <w:r w:rsidR="005750D5">
        <w:t>autonomisierte</w:t>
      </w:r>
      <w:proofErr w:type="spellEnd"/>
      <w:r w:rsidR="005750D5">
        <w:t xml:space="preserv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aWQiOiIxMCIsIiR0eXBlIjoiU3dpc3NBY2FkZW1pYy5DaXRhdmkuUHJvamVjdCwgU3dpc3NBY2FkZW1pYy5DaXRhdmkifX1dLCJPbmxpbmVBZGRyZXNzIjoiaHR0cHM6Ly93d3cuZ2FydG5lci5jb20vZW4vbmV3c3Jvb20vcHJlc3MtcmVsZWFzZXMvMjAxOC0wNi0yMS1nYXJ0bmVyLXNheXMtNWctbmV0d29ya3MtaGF2ZS1hLXBhcmFtb3VudC1yb2xlLWluLWF1dG9ub21vdXMtdmVoaWNsZS1jb25uZWN0aXZpdHkiLCJPcmdhbml6YXRpb25zIjpbeyIkaWQiOiIxMS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X0xlbm5pIEtvZXBwZXIiLCJDcmVhdGVkT24iOiIyMDIzLTA2LTIwVDE1OjA2OjA1IiwiTW9kaWZpZWRCeSI6Il9MZW5uaSBLb2VwcGVyIiwiSWQiOiIzNjAzMTg2NS03OWIwLTQ5NzAtOTM3Zi02MDY0OTcwY2QxZDMiLCJNb2RpZmllZE9uIjoiMjAyMy0wNi0yMFQxNT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262122"/>
      <w:r w:rsidR="00900171">
        <w:t>Motivation und Zielsetzung</w:t>
      </w:r>
      <w:bookmarkEnd w:id="8"/>
    </w:p>
    <w:p w14:paraId="6C8E495D" w14:textId="632F5BE9"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dLCJIYXNMYWJlbDEiOmZhbHNlLCJIYXNMYWJlbDIiOmZhbHNlLCJJc2JuIjoiOTc4MzY1ODA1NzM0My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c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C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zVDE2OjIwOjE4IiwiUHJvamVjdCI6eyIkcmVmIjoiMTAifX0sIlVzZU51bWJlcmluZ1R5cGVPZlBhcmVudERvY3VtZW50IjpmYWxzZSwiVXNlU3RhbmRhcmRQcmVmaXgiOmZhbHNlLCJVc2VTdGFuZGFyZFN1ZmZpeCI6ZmFsc2V9XSwiRm9ybWF0dGVkVGV4dCI6eyIkaWQiOiIxOSIsIkNvdW50IjoxLCJUZXh0VW5pdHMiOlt7IiRpZCI6IjIwIiwiRm9udFN0eWxlIjp7IiRpZCI6IjIx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262123"/>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 xml:space="preserve">Umsetzung des </w:t>
      </w:r>
      <w:proofErr w:type="spellStart"/>
      <w:r w:rsidR="004470D5" w:rsidRPr="004470D5">
        <w:rPr>
          <w:i/>
          <w:iCs/>
        </w:rPr>
        <w:t>Map-Matchings</w:t>
      </w:r>
      <w:proofErr w:type="spellEnd"/>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262124"/>
      <w:r>
        <w:lastRenderedPageBreak/>
        <w:t>Theoretischer Hintergrund</w:t>
      </w:r>
      <w:bookmarkEnd w:id="10"/>
    </w:p>
    <w:p w14:paraId="0E5E1EAF" w14:textId="77777777" w:rsidR="00C057EC" w:rsidRDefault="00C057EC" w:rsidP="00C057EC">
      <w:pPr>
        <w:pStyle w:val="berschrift2"/>
      </w:pPr>
      <w:bookmarkStart w:id="11" w:name="_Toc138262125"/>
      <w:r>
        <w:t xml:space="preserve">Global Navigation </w:t>
      </w:r>
      <w:proofErr w:type="spellStart"/>
      <w:r>
        <w:t>Satellite</w:t>
      </w:r>
      <w:proofErr w:type="spellEnd"/>
      <w:r>
        <w:t xml:space="preserve"> System</w:t>
      </w:r>
      <w:bookmarkEnd w:id="11"/>
      <w:r>
        <w:t xml:space="preserve"> </w:t>
      </w:r>
    </w:p>
    <w:p w14:paraId="37DA0B3E" w14:textId="505CAA2D" w:rsidR="001C1E30" w:rsidRDefault="004D5A20" w:rsidP="001C1E30">
      <w:r w:rsidRPr="004D5A20">
        <w:rPr>
          <w:i/>
          <w:iCs/>
        </w:rPr>
        <w:t xml:space="preserve">Global Navigation </w:t>
      </w:r>
      <w:proofErr w:type="spellStart"/>
      <w:r w:rsidRPr="004D5A20">
        <w:rPr>
          <w:i/>
          <w:iCs/>
        </w:rPr>
        <w:t>Satellite</w:t>
      </w:r>
      <w:proofErr w:type="spellEnd"/>
      <w:r w:rsidRPr="004D5A20">
        <w:rPr>
          <w:i/>
          <w:iCs/>
        </w:rPr>
        <w:t xml:space="preserv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 xml:space="preserve">Global </w:t>
      </w:r>
      <w:proofErr w:type="spellStart"/>
      <w:r w:rsidRPr="008470FB">
        <w:rPr>
          <w:i/>
          <w:iCs/>
        </w:rPr>
        <w:t>Positioning</w:t>
      </w:r>
      <w:proofErr w:type="spellEnd"/>
      <w:r w:rsidRPr="008470FB">
        <w:rPr>
          <w:i/>
          <w:iCs/>
        </w:rPr>
        <w:t xml:space="preserve">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proofErr w:type="spellStart"/>
      <w:r w:rsidR="008470FB" w:rsidRPr="00642142">
        <w:rPr>
          <w:i/>
          <w:iCs/>
        </w:rPr>
        <w:t>BeiDou</w:t>
      </w:r>
      <w:proofErr w:type="spellEnd"/>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g3MGNkMTZhLWNlOTQtNGM3OC04MDNlLTkxZGQ3MTQ2ODljYiIsIlRleHQiOiJbdmdsLiA0LCBTLiAyXSIsIldBSVZlcnNpb24iOiI2LjE0LjAuMCJ9}</w:instrText>
          </w:r>
          <w:r w:rsidR="00684848">
            <w:fldChar w:fldCharType="separate"/>
          </w:r>
          <w:r w:rsidR="009D55F6">
            <w:t>[vgl. 4, S. 2]</w:t>
          </w:r>
          <w:r w:rsidR="00684848">
            <w:fldChar w:fldCharType="end"/>
          </w:r>
        </w:sdtContent>
      </w:sdt>
      <w:r w:rsidR="008470FB">
        <w:t>.</w:t>
      </w:r>
      <w:r w:rsidR="0036097D">
        <w:t xml:space="preserve"> </w:t>
      </w:r>
    </w:p>
    <w:p w14:paraId="33966FFA" w14:textId="3D984CE5" w:rsidR="00974F04" w:rsidRDefault="00740675" w:rsidP="00C057EC">
      <w:r>
        <w:t xml:space="preserve">Die Standortbestimmung basiert bei allen Systemen auf dem sogenannten </w:t>
      </w:r>
      <w:r>
        <w:rPr>
          <w:i/>
          <w:iCs/>
        </w:rPr>
        <w:t>T</w:t>
      </w:r>
      <w:r w:rsidRPr="00740675">
        <w:rPr>
          <w:i/>
          <w:iCs/>
        </w:rPr>
        <w:t>ime-</w:t>
      </w:r>
      <w:proofErr w:type="spellStart"/>
      <w:r w:rsidRPr="00740675">
        <w:rPr>
          <w:i/>
          <w:iCs/>
        </w:rPr>
        <w:t>of</w:t>
      </w:r>
      <w:proofErr w:type="spellEnd"/>
      <w:r w:rsidRPr="00740675">
        <w:rPr>
          <w:i/>
          <w:iCs/>
        </w:rPr>
        <w:t>-</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XSwiSGFzTGFiZWwxIjpmYWxzZSwiSGFzTGFiZWwyIjpmYWxzZSwiSXNibiI6Ijk3OC0xLTYzMDgxLTA1OC0wIiwiS2V5d29yZHMiOltdLCJMb2NhdGlvbnMiOltdLCJPcmdhbml6YXRpb25zIjpbXSwiT3RoZXJzSW52b2x2ZWQiOltdLCJQbGFjZU9mUHVibGljYXRpb24iOiJCb3N0b247IExvbmRvbiIsIlB1Ymxpc2hlcnMiOlt7IiRpZCI6IjEy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My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3ZnbC4gNCwgUy4gMTlmZi5dIn1dfSwiVGFnIjoiQ2l0YXZpUGxhY2Vob2xkZXIjYmFhMGQ1ZTktODg1YS00ODUyLTlkMTYtNDZjZWE2YWYzODI1IiwiVGV4dCI6Ilt2Z2wuIDQsIFMuIDE5ZmYuXSIsIldBSVZlcnNpb24iOiI2LjE0LjAuMCJ9}</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QwYTBmYjgyLTEwM2UtNDY3MC04Mzc5LTg3NTRhYWY0NjFhOSIsIlRleHQiOiJbdmdsLiA0LCBTLiAyXSIsIldBSVZlcnNpb24iOiI2LjE0LjAuMCJ9}</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4FBBAEC5" w:rsidR="00796B9D" w:rsidRPr="00796B9D" w:rsidRDefault="00796B9D" w:rsidP="00796B9D">
      <w:pPr>
        <w:pStyle w:val="Beschriftung"/>
        <w:jc w:val="center"/>
      </w:pPr>
      <w:bookmarkStart w:id="12" w:name="_Toc138426106"/>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3aWtpcGVkaWEub3JnL3cvaW5kZXgucGhwP3RpdGxlPUdsb2JhbGVzX05hdmlnYXRpb25zc2F0ZWxsaXRlbnN5c3RlbSZvbGRpZD0yMzMzMTI4MzYiLCJVcmlTdHJpbmciOiJodHRwczovL2RlLndpa2lwZWRpYS5vcmcvdy9pbmRleC5waHA/dGl0bGU9R2xvYmFsZXNfTmF2aWdhdGlvbnNzYXRlbGxpdGVuc3lzdGVtJm9sZGlkPTIzMzMxMjg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ZjFmYzZlN2QtZDEzOS00MjVkLWJlMjItZmM5M2NiZDU0YTc3IiwiVGV4dCI6Ils1XSIsIldBSVZlcnNpb24iOiI2LjE0LjAuMCJ9}</w:instrText>
          </w:r>
          <w:r>
            <w:fldChar w:fldCharType="separate"/>
          </w:r>
          <w:r w:rsidR="009D55F6">
            <w:t>[5]</w:t>
          </w:r>
          <w:r>
            <w:fldChar w:fldCharType="end"/>
          </w:r>
        </w:sdtContent>
      </w:sdt>
      <w:bookmarkEnd w:id="12"/>
    </w:p>
    <w:p w14:paraId="3DA03AEE" w14:textId="77777777" w:rsidR="00796B9D" w:rsidRDefault="00796B9D" w:rsidP="00C057EC"/>
    <w:p w14:paraId="2EA4D407" w14:textId="24089BE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 xml:space="preserve">European </w:t>
      </w:r>
      <w:proofErr w:type="spellStart"/>
      <w:r w:rsidR="00C57B40" w:rsidRPr="00C57B40">
        <w:rPr>
          <w:i/>
          <w:iCs/>
        </w:rPr>
        <w:t>Geostationary</w:t>
      </w:r>
      <w:proofErr w:type="spellEnd"/>
      <w:r w:rsidR="00C57B40" w:rsidRPr="00C57B40">
        <w:rPr>
          <w:i/>
          <w:iCs/>
        </w:rPr>
        <w:t xml:space="preserve">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GlkIjoiMTAiLCIkdHlwZSI6IlN3aXNzQWNhZGVtaWMuQ2l0YXZpLlByb2plY3QsIFN3aXNzQWNhZGVtaWMuQ2l0YXZpIn19XSwiT25saW5lQWRkcmVzcyI6Imh0dHBzOi8vd3d3Lm1hZ2ljbWFwcy5kZS9nbnNzLXdpc3Nlbi93aWUtZnVua3Rpb25pZXJ0LWdwcy8/TD0wIiwiT3JnYW5pemF0aW9ucyI6W3siJGlkIjoiMTE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6FEA4759" w14:textId="77777777" w:rsidR="00C057EC" w:rsidRDefault="00C057EC" w:rsidP="00C057EC">
      <w:pPr>
        <w:pStyle w:val="berschrift2"/>
      </w:pPr>
      <w:bookmarkStart w:id="13" w:name="_Toc138262126"/>
      <w:proofErr w:type="spellStart"/>
      <w:r>
        <w:t>Map-Matching</w:t>
      </w:r>
      <w:bookmarkEnd w:id="13"/>
      <w:proofErr w:type="spellEnd"/>
    </w:p>
    <w:p w14:paraId="67B2D622" w14:textId="3D8EE8E1"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einen durch </w:t>
      </w:r>
      <w:r w:rsidR="001C5A67">
        <w:t>aufgeführten</w:t>
      </w:r>
      <w:r w:rsidR="00B553C9">
        <w:t xml:space="preserve"> Messungenauigkeiten, aber natürlich auch durch Abtastfehler, also de</w:t>
      </w:r>
      <w:r w:rsidR="001C5A67">
        <w:t>n</w:t>
      </w:r>
      <w:r w:rsidR="00B553C9">
        <w:t xml:space="preserve"> Verlust von Information zwischen zwei aufgenommenen Positionen.</w:t>
      </w:r>
      <w:r w:rsidR="00B333D2">
        <w:t xml:space="preserve"> Diese Fehler zu ignorieren kann potenziell zu falschen Analysen und entsprechend auch zu falschen Schlussfolgerungen in den Klassifikationsmodellen führen</w:t>
      </w:r>
      <w:r w:rsidR="001C5A67">
        <w:t xml:space="preserve">. </w:t>
      </w:r>
      <w:proofErr w:type="spellStart"/>
      <w:r w:rsidR="001C5A67" w:rsidRPr="001C5A67">
        <w:rPr>
          <w:i/>
          <w:iCs/>
        </w:rPr>
        <w:t>Map-Matching</w:t>
      </w:r>
      <w:proofErr w:type="spellEnd"/>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w:t>
      </w:r>
      <w:proofErr w:type="spellStart"/>
      <w:r w:rsidR="00DE7ABE">
        <w:t>Map-Matching</w:t>
      </w:r>
      <w:proofErr w:type="spellEnd"/>
      <w:r w:rsidR="00DE7ABE">
        <w:t>.</w:t>
      </w:r>
    </w:p>
    <w:p w14:paraId="2D5B0550" w14:textId="36E43122" w:rsidR="006062C0" w:rsidRDefault="006062C0" w:rsidP="006062C0">
      <w:pPr>
        <w:pStyle w:val="AbbMitRahmen"/>
      </w:pPr>
      <w:r w:rsidRPr="00DE7ABE">
        <w:rPr>
          <w:noProof/>
        </w:rPr>
        <w:drawing>
          <wp:inline distT="0" distB="0" distL="0" distR="0" wp14:anchorId="6B3DA8EF" wp14:editId="29269542">
            <wp:extent cx="4031515" cy="2493034"/>
            <wp:effectExtent l="0" t="0" r="7620" b="254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122333" cy="2549195"/>
                    </a:xfrm>
                    <a:prstGeom prst="rect">
                      <a:avLst/>
                    </a:prstGeom>
                  </pic:spPr>
                </pic:pic>
              </a:graphicData>
            </a:graphic>
          </wp:inline>
        </w:drawing>
      </w:r>
    </w:p>
    <w:p w14:paraId="1EAC567A" w14:textId="7C7A47EB" w:rsidR="006062C0" w:rsidRDefault="006062C0" w:rsidP="006062C0">
      <w:pPr>
        <w:pStyle w:val="Beschriftung"/>
        <w:jc w:val="center"/>
      </w:pPr>
      <w:bookmarkStart w:id="14" w:name="_Toc138426107"/>
      <w:r>
        <w:t xml:space="preserve">Abb.  </w:t>
      </w:r>
      <w:r>
        <w:fldChar w:fldCharType="begin"/>
      </w:r>
      <w:r>
        <w:instrText xml:space="preserve"> SEQ Abb._ \* ARABIC </w:instrText>
      </w:r>
      <w:r>
        <w:fldChar w:fldCharType="separate"/>
      </w:r>
      <w:r w:rsidR="00D96721">
        <w:rPr>
          <w:noProof/>
        </w:rPr>
        <w:t>2</w:t>
      </w:r>
      <w:r>
        <w:rPr>
          <w:noProof/>
        </w:rPr>
        <w:fldChar w:fldCharType="end"/>
      </w:r>
      <w:r>
        <w:t xml:space="preserve">: </w:t>
      </w:r>
      <w:proofErr w:type="spellStart"/>
      <w:r>
        <w:t>Map-Matching</w:t>
      </w:r>
      <w:proofErr w:type="spellEnd"/>
      <w:r>
        <w:t xml:space="preserve">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678BCEEC"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 xml:space="preserve">Hierfür nutzen die meisten modernen </w:t>
      </w:r>
      <w:proofErr w:type="spellStart"/>
      <w:r w:rsidR="00AD453A">
        <w:t>Map</w:t>
      </w:r>
      <w:proofErr w:type="spellEnd"/>
      <w:r w:rsidR="00AD453A">
        <w:t>-</w:t>
      </w:r>
      <w:proofErr w:type="spellStart"/>
      <w:r w:rsidR="00AD453A">
        <w:t>Matching</w:t>
      </w:r>
      <w:proofErr w:type="spellEnd"/>
      <w:r w:rsidR="00AD453A">
        <w:t>-</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AD453A">
        <w:rPr>
          <w:i/>
          <w:iCs/>
        </w:rPr>
        <w:t>Hidden-Markov-Model</w:t>
      </w:r>
      <w:r w:rsidR="00F26DEA">
        <w:rPr>
          <w:i/>
          <w:iCs/>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alle GNSS-Punkte passende Straßensegmente, sogenannte Kandidaten,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r>
        <w:t xml:space="preserve">Abb.  </w:t>
      </w:r>
      <w:fldSimple w:instr=" SEQ Abb._ \* ARABIC ">
        <w:r w:rsidR="00D96721">
          <w:rPr>
            <w:noProof/>
          </w:rPr>
          <w:t>3</w:t>
        </w:r>
      </w:fldSimple>
      <w:r>
        <w:t>: GNSS-Punkte und zugehörige Kandidaten</w:t>
      </w:r>
    </w:p>
    <w:p w14:paraId="74A8DB0B" w14:textId="77777777" w:rsidR="008119A8" w:rsidRDefault="008119A8" w:rsidP="008119A8"/>
    <w:p w14:paraId="4E0AE37A" w14:textId="5B428538" w:rsidR="00477960" w:rsidRDefault="00477960" w:rsidP="008119A8">
      <w:r>
        <w:t xml:space="preserve">Nun kommt das HMM ins Spiel. </w:t>
      </w:r>
      <w:r w:rsidR="00BF7684">
        <w:t>Dabei</w:t>
      </w:r>
      <w:r>
        <w:t xml:space="preserve"> werden die gegebenen GNSS-Punkte als </w:t>
      </w:r>
      <w:r w:rsidRPr="002677E4">
        <w:rPr>
          <w:i/>
          <w:iCs/>
        </w:rPr>
        <w:t>beobachtbare Zustände</w:t>
      </w:r>
      <w:r>
        <w:rPr>
          <w:i/>
          <w:iCs/>
        </w:rPr>
        <w:t xml:space="preserve"> </w:t>
      </w:r>
      <w:r w:rsidRPr="002677E4">
        <w:t>(</w:t>
      </w:r>
      <w:proofErr w:type="spellStart"/>
      <w:r w:rsidRPr="002677E4">
        <w:t>measurements</w:t>
      </w:r>
      <w:proofErr w:type="spellEnd"/>
      <w:r w:rsidRPr="002677E4">
        <w:t>)</w:t>
      </w:r>
      <w:r>
        <w:t xml:space="preserve"> betrachtet</w:t>
      </w:r>
      <w:r w:rsidRPr="002677E4">
        <w:t>, wohingegen</w:t>
      </w:r>
      <w:r>
        <w:t xml:space="preserve"> die Kandidaten die</w:t>
      </w:r>
      <w:r w:rsidR="00BF7684">
        <w:t xml:space="preserve"> Menge der jeweils</w:t>
      </w:r>
      <w:r>
        <w:t xml:space="preserve"> möglichen </w:t>
      </w:r>
      <w:proofErr w:type="spellStart"/>
      <w:r w:rsidRPr="002677E4">
        <w:rPr>
          <w:i/>
          <w:iCs/>
        </w:rPr>
        <w:t>unbeobachtbaren</w:t>
      </w:r>
      <w:proofErr w:type="spellEnd"/>
      <w:r w:rsidRPr="002677E4">
        <w:rPr>
          <w:i/>
          <w:iCs/>
        </w:rPr>
        <w:t xml:space="preserve"> Zustände</w:t>
      </w:r>
      <w:r>
        <w:rPr>
          <w:i/>
          <w:iCs/>
        </w:rPr>
        <w:t xml:space="preserve"> </w:t>
      </w:r>
      <w:r>
        <w:t>(</w:t>
      </w:r>
      <w:r w:rsidRPr="002677E4">
        <w:rPr>
          <w:i/>
          <w:iCs/>
        </w:rPr>
        <w:t xml:space="preserve">hidden </w:t>
      </w:r>
      <w:proofErr w:type="spellStart"/>
      <w:r w:rsidRPr="002677E4">
        <w:rPr>
          <w:i/>
          <w:iCs/>
        </w:rPr>
        <w:t>states</w:t>
      </w:r>
      <w:proofErr w:type="spellEnd"/>
      <w:r>
        <w:t>) bilden.</w:t>
      </w:r>
      <w:r w:rsidR="003C5C86">
        <w:t xml:space="preserve"> Gesucht wird nun die wahrscheinlichste Sequenz an Kandidaten, als Folge von Zuständen mit den höchsten Übergangswahrscheinlichkeiten, </w:t>
      </w:r>
      <w:r w:rsidR="003C5C86">
        <w:t xml:space="preserve">wobei die möglichen Zustandsübergänge durch die gegebenen Verbindungen des Straßennetzwerks (also dem Graphen) </w:t>
      </w:r>
      <w:r w:rsidR="003C5C86">
        <w:t>definiert sind</w:t>
      </w:r>
      <w:r w:rsidR="003C5C86">
        <w:t>.</w:t>
      </w:r>
      <w:r w:rsidR="005C7DEC">
        <w:t xml:space="preserve"> </w:t>
      </w:r>
      <w:r w:rsidR="00C50A30">
        <w:t xml:space="preserve">Bei der Berechnung dieser Übergangswahrscheinlichkeiten kommen verschiedene Metriken zum Einsatz die unter anderem dazu führen, dass Kandidaten, welche sich näher am aufgezeichneten Punkt befinden, als wahrscheinlicher angenommen werden. Außerdem werden Folgen von Kandidaten bevorzugt, die möglichst wenig komplexe </w:t>
      </w:r>
      <w:r w:rsidR="00AE06D5">
        <w:t>Manöver</w:t>
      </w:r>
      <w:r w:rsidR="00C50A30">
        <w:t xml:space="preserve"> voraussetzen.</w:t>
      </w:r>
      <w:r w:rsidR="00081285">
        <w:t xml:space="preserve"> Wurden die Übergangswahrscheinlichkeiten berechnet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D96721">
        <w:rPr>
          <w:i/>
          <w:iCs/>
        </w:rPr>
        <w:t>A*</w:t>
      </w:r>
      <w:r w:rsidR="00D96721">
        <w:rPr>
          <w:i/>
          <w:iCs/>
        </w:rPr>
        <w:t>-</w:t>
      </w:r>
      <w:r w:rsidR="00081285">
        <w:t xml:space="preserve"> oder dem </w:t>
      </w:r>
      <w:r w:rsidR="00081285" w:rsidRPr="00D96721">
        <w:rPr>
          <w:i/>
          <w:iCs/>
        </w:rPr>
        <w:t>Dijkstra-</w:t>
      </w:r>
      <w:r w:rsidR="00081285" w:rsidRPr="00D96721">
        <w:rPr>
          <w:i/>
          <w:iCs/>
        </w:rPr>
        <w:lastRenderedPageBreak/>
        <w:t>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ie ausgewählten</w:t>
      </w:r>
      <w:r w:rsidR="008D5B51">
        <w:t xml:space="preserve"> Kandidaten und der optimale </w:t>
      </w:r>
      <w:r w:rsidR="00D96721">
        <w:t>Pfad sind</w:t>
      </w:r>
      <w:r w:rsidR="008D5B51">
        <w:t xml:space="preserve"> rot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9473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drawing>
          <wp:inline distT="0" distB="0" distL="0" distR="0" wp14:anchorId="01B5814B" wp14:editId="2B2DB945">
            <wp:extent cx="4001058" cy="2981741"/>
            <wp:effectExtent l="0" t="0" r="0" b="9525"/>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4001058" cy="2981741"/>
                    </a:xfrm>
                    <a:prstGeom prst="rect">
                      <a:avLst/>
                    </a:prstGeom>
                  </pic:spPr>
                </pic:pic>
              </a:graphicData>
            </a:graphic>
          </wp:inline>
        </w:drawing>
      </w:r>
    </w:p>
    <w:p w14:paraId="2F83858A" w14:textId="72115DC2" w:rsidR="00D96721" w:rsidRDefault="00D96721" w:rsidP="00D96721">
      <w:pPr>
        <w:pStyle w:val="Beschriftung"/>
        <w:jc w:val="center"/>
      </w:pPr>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p>
    <w:p w14:paraId="038AA834" w14:textId="77777777" w:rsidR="00F26DEA" w:rsidRDefault="00F26DEA" w:rsidP="008119A8"/>
    <w:p w14:paraId="1558B7C0" w14:textId="12C6EA58" w:rsidR="00F26DEA" w:rsidRPr="009473F8" w:rsidRDefault="00191157" w:rsidP="008119A8">
      <w:pPr>
        <w:rPr>
          <w:color w:val="70AD47" w:themeColor="accent6"/>
        </w:rPr>
      </w:pPr>
      <w:r w:rsidRPr="009473F8">
        <w:rPr>
          <w:color w:val="70AD47" w:themeColor="accent6"/>
        </w:rPr>
        <w:t>Online/Offline</w:t>
      </w:r>
    </w:p>
    <w:p w14:paraId="6C38BCEA" w14:textId="7A293996" w:rsidR="00191157" w:rsidRPr="009473F8" w:rsidRDefault="00191157" w:rsidP="008119A8">
      <w:pPr>
        <w:rPr>
          <w:color w:val="70AD47" w:themeColor="accent6"/>
          <w:lang w:val="en-GB"/>
        </w:rPr>
      </w:pPr>
      <w:r w:rsidRPr="009473F8">
        <w:rPr>
          <w:color w:val="70AD47" w:themeColor="accent6"/>
          <w:lang w:val="en-GB"/>
        </w:rPr>
        <w:t>“</w:t>
      </w:r>
      <w:proofErr w:type="gramStart"/>
      <w:r w:rsidRPr="009473F8">
        <w:rPr>
          <w:color w:val="70AD47" w:themeColor="accent6"/>
          <w:lang w:val="en-GB"/>
        </w:rPr>
        <w:t>recent</w:t>
      </w:r>
      <w:proofErr w:type="gramEnd"/>
      <w:r w:rsidRPr="009473F8">
        <w:rPr>
          <w:color w:val="70AD47" w:themeColor="accent6"/>
          <w:lang w:val="en-GB"/>
        </w:rPr>
        <w:t xml:space="preserve"> hidden Markov models map-matching algorithms can be used in both real-time and </w:t>
      </w:r>
      <w:proofErr w:type="spellStart"/>
      <w:r w:rsidRPr="009473F8">
        <w:rPr>
          <w:color w:val="70AD47" w:themeColor="accent6"/>
          <w:lang w:val="en-GB"/>
        </w:rPr>
        <w:t>ofine</w:t>
      </w:r>
      <w:proofErr w:type="spellEnd"/>
      <w:r w:rsidRPr="009473F8">
        <w:rPr>
          <w:color w:val="70AD47" w:themeColor="accent6"/>
          <w:lang w:val="en-GB"/>
        </w:rPr>
        <w:t xml:space="preserve"> applications.</w:t>
      </w:r>
      <w:r w:rsidRPr="009473F8">
        <w:rPr>
          <w:color w:val="70AD47" w:themeColor="accent6"/>
          <w:lang w:val="en-GB"/>
        </w:rPr>
        <w:t>”</w:t>
      </w:r>
    </w:p>
    <w:p w14:paraId="613402BD" w14:textId="6E4641AC" w:rsidR="00191157" w:rsidRPr="009473F8" w:rsidRDefault="00191157" w:rsidP="008119A8">
      <w:pPr>
        <w:rPr>
          <w:color w:val="70AD47" w:themeColor="accent6"/>
          <w:lang w:val="en-GB"/>
        </w:rPr>
      </w:pPr>
      <w:r w:rsidRPr="009473F8">
        <w:rPr>
          <w:color w:val="70AD47" w:themeColor="accent6"/>
          <w:lang w:val="en-GB"/>
        </w:rPr>
        <w:t>“</w:t>
      </w:r>
      <w:r w:rsidRPr="009473F8">
        <w:rPr>
          <w:color w:val="70AD47" w:themeColor="accent6"/>
          <w:lang w:val="en-GB"/>
        </w:rPr>
        <w:t xml:space="preserve">Moreover, by evaluating several map-matching methods, they </w:t>
      </w:r>
      <w:proofErr w:type="spellStart"/>
      <w:r w:rsidRPr="009473F8">
        <w:rPr>
          <w:color w:val="70AD47" w:themeColor="accent6"/>
          <w:lang w:val="en-GB"/>
        </w:rPr>
        <w:t>fnd</w:t>
      </w:r>
      <w:proofErr w:type="spellEnd"/>
      <w:r w:rsidRPr="009473F8">
        <w:rPr>
          <w:color w:val="70AD47" w:themeColor="accent6"/>
          <w:lang w:val="en-GB"/>
        </w:rPr>
        <w:t xml:space="preserve"> that both too high and too low sampling rates can be problematic for map-matching models.</w:t>
      </w:r>
      <w:r w:rsidRPr="009473F8">
        <w:rPr>
          <w:color w:val="70AD47" w:themeColor="accent6"/>
          <w:lang w:val="en-GB"/>
        </w:rPr>
        <w:t>”</w:t>
      </w:r>
    </w:p>
    <w:p w14:paraId="4491D825" w14:textId="4EE0EC6C" w:rsidR="007B71BC" w:rsidRDefault="007B71BC" w:rsidP="007B71BC">
      <w:pPr>
        <w:pStyle w:val="berschrift2"/>
      </w:pPr>
      <w:bookmarkStart w:id="15" w:name="_Toc138262127"/>
      <w:r>
        <w:t>Maschinelles Lernen</w:t>
      </w:r>
      <w:r w:rsidR="00441254">
        <w:t xml:space="preserve"> und Klassifikation</w:t>
      </w:r>
      <w:bookmarkEnd w:id="15"/>
    </w:p>
    <w:p w14:paraId="22EAE52D" w14:textId="19474227" w:rsidR="0052542D" w:rsidRDefault="0052542D" w:rsidP="007B71BC">
      <w:pPr>
        <w:rPr>
          <w:color w:val="70AD47" w:themeColor="accent6"/>
        </w:rPr>
      </w:pPr>
    </w:p>
    <w:p w14:paraId="00117A86" w14:textId="6F8380A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6" w:name="_Toc138262128"/>
      <w:r>
        <w:t>Klassifikationsverfahren</w:t>
      </w:r>
      <w:bookmarkEnd w:id="16"/>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7" w:name="_Toc138262129"/>
      <w:r>
        <w:lastRenderedPageBreak/>
        <w:t>Klassifikator 1</w:t>
      </w:r>
      <w:r w:rsidR="00314435">
        <w:t>, z.B. Support-Vector-Machine</w:t>
      </w:r>
      <w:bookmarkEnd w:id="17"/>
    </w:p>
    <w:p w14:paraId="7C62DB55" w14:textId="7823BF09" w:rsidR="007B71BC" w:rsidRDefault="007B71BC" w:rsidP="007B71BC">
      <w:pPr>
        <w:pStyle w:val="berschrift3"/>
      </w:pPr>
      <w:bookmarkStart w:id="18" w:name="_Toc138262130"/>
      <w:r>
        <w:t>Klassifikator 2</w:t>
      </w:r>
      <w:r w:rsidR="00314435">
        <w:t>, z.B. Entscheidungsbäume/Random-Forest</w:t>
      </w:r>
      <w:bookmarkEnd w:id="18"/>
    </w:p>
    <w:p w14:paraId="49C8444D" w14:textId="501432F8" w:rsidR="00441254" w:rsidRDefault="00441254" w:rsidP="00441254">
      <w:pPr>
        <w:pStyle w:val="berschrift2"/>
      </w:pPr>
      <w:bookmarkStart w:id="19" w:name="_Toc138262131"/>
      <w:r>
        <w:t xml:space="preserve">Klassifikation mit </w:t>
      </w:r>
      <w:r w:rsidR="00C057EC">
        <w:t>Künstlichen N</w:t>
      </w:r>
      <w:r>
        <w:t>euronalen Netzen</w:t>
      </w:r>
      <w:bookmarkEnd w:id="19"/>
    </w:p>
    <w:p w14:paraId="32D99268" w14:textId="59CCA5F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proofErr w:type="gramStart"/>
      <w:r w:rsidRPr="00C057EC">
        <w:rPr>
          <w:color w:val="70AD47" w:themeColor="accent6"/>
        </w:rPr>
        <w:t>von  KNNs</w:t>
      </w:r>
      <w:proofErr w:type="gramEnd"/>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0" w:name="_Toc138262132"/>
      <w:r>
        <w:t>Grundlagen</w:t>
      </w:r>
      <w:bookmarkEnd w:id="20"/>
    </w:p>
    <w:p w14:paraId="7B8EE924" w14:textId="3E341612" w:rsidR="007B71BC" w:rsidRDefault="007B71BC" w:rsidP="00C057EC">
      <w:pPr>
        <w:pStyle w:val="berschrift3"/>
      </w:pPr>
      <w:bookmarkStart w:id="21" w:name="_Toc138262133"/>
      <w:r>
        <w:t>Feed-Forward-Netze</w:t>
      </w:r>
      <w:bookmarkEnd w:id="21"/>
    </w:p>
    <w:p w14:paraId="65884DFC" w14:textId="0D974ACF" w:rsidR="007B71BC" w:rsidRDefault="007B71BC" w:rsidP="00C057EC">
      <w:pPr>
        <w:pStyle w:val="berschrift3"/>
      </w:pPr>
      <w:bookmarkStart w:id="22" w:name="_Toc138262134"/>
      <w:r>
        <w:t>Rekurrente Neuronale Netze</w:t>
      </w:r>
      <w:bookmarkEnd w:id="22"/>
    </w:p>
    <w:p w14:paraId="54BC797E" w14:textId="13453C1D" w:rsidR="00EF3CF4" w:rsidRDefault="00EF3CF4" w:rsidP="00EF3CF4">
      <w:pPr>
        <w:pStyle w:val="berschrift2"/>
      </w:pPr>
      <w:bookmarkStart w:id="23" w:name="_Toc138262135"/>
      <w:r>
        <w:t xml:space="preserve">Bewertungsmaße für </w:t>
      </w:r>
      <w:r w:rsidR="00B33723">
        <w:t>Klassifikatoren</w:t>
      </w:r>
      <w:bookmarkEnd w:id="23"/>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4" w:name="_Toc138262136"/>
      <w:r>
        <w:t>Konfusionsmatrizen</w:t>
      </w:r>
      <w:bookmarkEnd w:id="24"/>
    </w:p>
    <w:p w14:paraId="4AC81543" w14:textId="7EA06D25"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NUMTY6MjA6MT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4LCBTLiA5NF0ifV19LCJUYWciOiJDaXRhdmlQbGFjZWhvbGRlciNkNTg0ZTlkOS02YTMwLTQ4YzktYWU3Yi0yZjc0NzVhMGI3NjciLCJUZXh0IjoiW3ZnbC4gOCwgUy4gOTRdIiwiV0FJVmVyc2lvbiI6IjYuMTQuMC4wIn0=}</w:instrText>
          </w:r>
          <w:r w:rsidR="000C369A">
            <w:fldChar w:fldCharType="separate"/>
          </w:r>
          <w:r w:rsidR="009D55F6">
            <w:t>[vgl. 8,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5" w:name="_Toc138426108"/>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5"/>
    </w:p>
    <w:p w14:paraId="73B7D2B2" w14:textId="77777777" w:rsidR="00A717E6" w:rsidRDefault="00A717E6" w:rsidP="00A717E6"/>
    <w:p w14:paraId="62845DDB" w14:textId="07596DD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ksIFMuIDJdIn1dfSwiVGFnIjoiQ2l0YXZpUGxhY2Vob2xkZXIjOWRlNzkyYjUtZDNiZi00YjZiLTg2MGUtOTgwMTdkMzVmYjY4IiwiVGV4dCI6Ilt2Z2wuIDksIFMuIDJdIiwiV0FJVmVyc2lvbiI6IjYuMTQuMC4wIn0=}</w:instrText>
          </w:r>
          <w:r w:rsidR="00180C86">
            <w:fldChar w:fldCharType="separate"/>
          </w:r>
          <w:r w:rsidR="009D55F6">
            <w:t>[vgl. 9, S. 2]</w:t>
          </w:r>
          <w:r w:rsidR="00180C86">
            <w:fldChar w:fldCharType="end"/>
          </w:r>
        </w:sdtContent>
      </w:sdt>
      <w:r w:rsidR="00BD6287">
        <w:t>.</w:t>
      </w:r>
    </w:p>
    <w:p w14:paraId="59570191" w14:textId="211254F9" w:rsidR="00EF3CF4" w:rsidRDefault="00EF3CF4" w:rsidP="00EF3CF4">
      <w:pPr>
        <w:pStyle w:val="berschrift3"/>
      </w:pPr>
      <w:bookmarkStart w:id="26" w:name="_Toc138262137"/>
      <w:proofErr w:type="spellStart"/>
      <w:r>
        <w:t>Accuracy</w:t>
      </w:r>
      <w:proofErr w:type="spellEnd"/>
      <w:r w:rsidR="008824CA">
        <w:t xml:space="preserve"> / Genauigkeit</w:t>
      </w:r>
      <w:bookmarkEnd w:id="26"/>
    </w:p>
    <w:p w14:paraId="387FE10D" w14:textId="770966BC" w:rsidR="00E26F2D" w:rsidRDefault="002148C8" w:rsidP="00CB1CBF">
      <w:r>
        <w:t xml:space="preserve">Die </w:t>
      </w:r>
      <w:proofErr w:type="spellStart"/>
      <w:r w:rsidRPr="002148C8">
        <w:rPr>
          <w:i/>
          <w:iCs/>
        </w:rPr>
        <w:t>Accuracy</w:t>
      </w:r>
      <w:proofErr w:type="spellEnd"/>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w:t>
      </w:r>
      <w:proofErr w:type="spellStart"/>
      <w:r>
        <w:t>Accuracy</w:t>
      </w:r>
      <w:proofErr w:type="spellEnd"/>
      <w:r>
        <w:t xml:space="preserve"> berechnen, indem </w:t>
      </w:r>
      <w:r w:rsidR="00B332B0">
        <w:t xml:space="preserve">man zunächst die </w:t>
      </w:r>
      <w:proofErr w:type="spellStart"/>
      <w:r w:rsidR="00B332B0">
        <w:t>Accuracy</w:t>
      </w:r>
      <w:proofErr w:type="spellEnd"/>
      <w:r w:rsidR="00B332B0">
        <w:t>-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59F70621" w:rsidR="00E26F2D" w:rsidRDefault="00CB1CBF" w:rsidP="003E1939">
      <w:r>
        <w:t xml:space="preserve">Die </w:t>
      </w:r>
      <w:proofErr w:type="spellStart"/>
      <w:r>
        <w:t>Accuracy</w:t>
      </w:r>
      <w:proofErr w:type="spellEnd"/>
      <w:r>
        <w:t xml:space="preserve">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w:t>
      </w:r>
      <w:proofErr w:type="spellStart"/>
      <w:r w:rsidR="00E5076C">
        <w:t>Accuracy</w:t>
      </w:r>
      <w:proofErr w:type="spellEnd"/>
      <w:r w:rsidR="00E5076C">
        <w:t xml:space="preserve">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OSwgUy4gM2YuXSJ9XX0sIlRhZyI6IkNpdGF2aVBsYWNlaG9sZGVyI2E3NTQ1Nzg5LWY5MWQtNGE3Mi1hYzE5LWMzMGIzNWFjY2U5MCIsIlRleHQiOiJbdmdsLiA5LCBTLiAzZi5dIiwiV0FJVmVyc2lvbiI6IjYuMTQuMC4wIn0=}</w:instrText>
          </w:r>
          <w:r w:rsidR="00311B52">
            <w:fldChar w:fldCharType="separate"/>
          </w:r>
          <w:r w:rsidR="009D55F6">
            <w:t>[vgl. 9,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w:t>
      </w:r>
      <w:proofErr w:type="spellStart"/>
      <w:r w:rsidR="00B01F30">
        <w:t>Accuracy</w:t>
      </w:r>
      <w:proofErr w:type="spellEnd"/>
      <w:r w:rsidR="00B01F30">
        <w:t xml:space="preserve"> von 0,8.</w:t>
      </w:r>
    </w:p>
    <w:p w14:paraId="0F621888" w14:textId="544F1D3A" w:rsidR="00EF3CF4" w:rsidRDefault="00EF3CF4" w:rsidP="00EF3CF4">
      <w:pPr>
        <w:pStyle w:val="berschrift3"/>
      </w:pPr>
      <w:bookmarkStart w:id="27" w:name="_Toc138262138"/>
      <w:r>
        <w:t>Precision</w:t>
      </w:r>
      <w:r w:rsidR="008824CA">
        <w:t xml:space="preserve"> / Relevanz</w:t>
      </w:r>
      <w:bookmarkEnd w:id="27"/>
    </w:p>
    <w:p w14:paraId="4C202A1E" w14:textId="05E3D9E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NUMTY6MjA6MT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4LCBTLiA5NV0ifV19LCJUYWciOiJDaXRhdmlQbGFjZWhvbGRlciNkZTk3NjViOS01N2VkLTRkNTUtOTZiNC1iMWY1OTM0ZjBlZmYiLCJUZXh0IjoiW3ZnbC4gOCwgUy4gOTVdIiwiV0FJVmVyc2lvbiI6IjYuMTQuMC4wIn0=}</w:instrText>
          </w:r>
          <w:r w:rsidR="00307A93">
            <w:fldChar w:fldCharType="separate"/>
          </w:r>
          <w:r w:rsidR="009D55F6">
            <w:t>[vgl. 8,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30C4FC8E"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proofErr w:type="spellStart"/>
      <w:r w:rsidRPr="00C36522">
        <w:rPr>
          <w:i/>
          <w:iCs/>
        </w:rPr>
        <w:t>Macro</w:t>
      </w:r>
      <w:proofErr w:type="spellEnd"/>
      <w:r w:rsidRPr="00C36522">
        <w:rPr>
          <w:i/>
          <w:iCs/>
        </w:rPr>
        <w:t>-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M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ksIDZmLl0ifV19LCJUYWciOiJDaXRhdmlQbGFjZWhvbGRlciNiNDc5NmMzMS0xMmRjLTQzY2QtYTkyNC1iNzAyZDU0N2NmNjQiLCJUZXh0IjoiW3ZnbC4gOSwgNmYuXSIsIldBSVZlcnNpb24iOiI2LjE0LjAuMCJ9}</w:instrText>
          </w:r>
          <w:r w:rsidR="00D8251C">
            <w:fldChar w:fldCharType="separate"/>
          </w:r>
          <w:r w:rsidR="009D55F6">
            <w:t>[vgl. 9,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 xml:space="preserve">durch die ausschließliche Beachtung der positiven Vorhersagen </w:t>
      </w:r>
      <w:proofErr w:type="gramStart"/>
      <w:r w:rsidR="00D1734C">
        <w:t>alleine</w:t>
      </w:r>
      <w:proofErr w:type="gramEnd"/>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28" w:name="_Toc138262139"/>
      <w:r>
        <w:t>Recall</w:t>
      </w:r>
      <w:r w:rsidR="008824CA">
        <w:t xml:space="preserve"> / Sensitivität</w:t>
      </w:r>
      <w:bookmarkEnd w:id="28"/>
    </w:p>
    <w:p w14:paraId="418D17DA" w14:textId="7C50CFB3"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NUMTY6MjA6MT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4LCBTLiA5NV0ifV19LCJUYWciOiJDaXRhdmlQbGFjZWhvbGRlciMzMDkxOWJkMS05YTEyLTQxMWEtYjEwNS1lZDcwNDg2NTJkOTkiLCJUZXh0IjoiW3ZnbC4gOCwgUy4gOTVdIiwiV0FJVmVyc2lvbiI6IjYuMTQuMC4wIn0=}</w:instrText>
          </w:r>
          <w:r>
            <w:fldChar w:fldCharType="separate"/>
          </w:r>
          <w:r w:rsidR="009D55F6">
            <w:t>[vgl. 8,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2605A7E3"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proofErr w:type="spellStart"/>
      <w:r w:rsidRPr="00FD1F31">
        <w:rPr>
          <w:i/>
          <w:iCs/>
        </w:rPr>
        <w:t>Macro</w:t>
      </w:r>
      <w:proofErr w:type="spellEnd"/>
      <w:r w:rsidRPr="00FD1F31">
        <w:rPr>
          <w:i/>
          <w:iCs/>
        </w:rPr>
        <w:t>-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M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ksIDZmLl0ifV19LCJUYWciOiJDaXRhdmlQbGFjZWhvbGRlciMyM2YyZDg3MS1iNGM2LTQyNzQtODZmNi1mMmZlMWY4M2E2ZjIiLCJUZXh0IjoiW3ZnbC4gOSwgNmYuXSIsIldBSVZlcnNpb24iOiI2LjE0LjAuMCJ9}</w:instrText>
          </w:r>
          <w:r>
            <w:fldChar w:fldCharType="separate"/>
          </w:r>
          <w:r w:rsidR="009D55F6">
            <w:t>[vgl. 9,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29" w:name="_Toc138262140"/>
      <w:r>
        <w:lastRenderedPageBreak/>
        <w:t>F1-Score</w:t>
      </w:r>
      <w:bookmarkEnd w:id="29"/>
    </w:p>
    <w:p w14:paraId="02A615A4" w14:textId="372D82D0"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w:t>
      </w:r>
      <w:proofErr w:type="spellStart"/>
      <w:r w:rsidR="005967DB">
        <w:t>Macro</w:t>
      </w:r>
      <w:proofErr w:type="spellEnd"/>
      <w:r w:rsidR="005967DB">
        <w:t xml:space="preserve">-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NUMTY6MjA6MT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4LCBTLiA5Nl0ifV19LCJUYWciOiJDaXRhdmlQbGFjZWhvbGRlciMzZjUyODcxYi1mMDBkLTQxYzgtOTVjNy1hODI4OTY2ZmYwNmMiLCJUZXh0IjoiW3ZnbC4gOCwgUy4gOTZdIiwiV0FJVmVyc2lvbiI6IjYuMTQuMC4wIn0=}</w:instrText>
          </w:r>
          <w:r w:rsidR="007147E1">
            <w:fldChar w:fldCharType="separate"/>
          </w:r>
          <w:r w:rsidR="009D55F6">
            <w:t>[vgl. 8, S.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w:t>
      </w:r>
      <w:proofErr w:type="spellStart"/>
      <w:r>
        <w:t>Accuracy</w:t>
      </w:r>
      <w:proofErr w:type="spellEnd"/>
      <w:r>
        <w:t xml:space="preserve">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0" w:name="_Toc138262141"/>
      <w:r>
        <w:t>Eingesetzte Technologien</w:t>
      </w:r>
      <w:r w:rsidR="00314435">
        <w:t xml:space="preserve"> und Frameworks</w:t>
      </w:r>
      <w:bookmarkEnd w:id="30"/>
    </w:p>
    <w:p w14:paraId="66A6E75F" w14:textId="0117C0B4" w:rsidR="00631245" w:rsidRDefault="00631245" w:rsidP="00631245">
      <w:pPr>
        <w:pStyle w:val="berschrift3"/>
      </w:pPr>
      <w:bookmarkStart w:id="31" w:name="_Toc138262142"/>
      <w:r>
        <w:t>Python</w:t>
      </w:r>
      <w:bookmarkEnd w:id="31"/>
      <w:r>
        <w:t xml:space="preserve"> </w:t>
      </w:r>
    </w:p>
    <w:p w14:paraId="7E588BF8" w14:textId="309673A1" w:rsidR="00631245" w:rsidRPr="00631245" w:rsidRDefault="00631245" w:rsidP="00631245">
      <w:pPr>
        <w:rPr>
          <w:color w:val="70AD47" w:themeColor="accent6"/>
        </w:rPr>
      </w:pPr>
      <w:r w:rsidRPr="00631245">
        <w:rPr>
          <w:color w:val="70AD47" w:themeColor="accent6"/>
        </w:rPr>
        <w:t xml:space="preserve">Kurze Anführung der verwendeten Python-Version und der genutzten Standardbibliotheken (insb. Pandas und </w:t>
      </w:r>
      <w:proofErr w:type="spellStart"/>
      <w:r w:rsidRPr="00631245">
        <w:rPr>
          <w:color w:val="70AD47" w:themeColor="accent6"/>
        </w:rPr>
        <w:t>numpy</w:t>
      </w:r>
      <w:proofErr w:type="spellEnd"/>
      <w:r w:rsidRPr="00631245">
        <w:rPr>
          <w:color w:val="70AD47" w:themeColor="accent6"/>
        </w:rPr>
        <w:t>).</w:t>
      </w:r>
    </w:p>
    <w:p w14:paraId="4FF96214" w14:textId="6F912396" w:rsidR="00631245" w:rsidRDefault="00631245" w:rsidP="00631245">
      <w:pPr>
        <w:pStyle w:val="berschrift3"/>
      </w:pPr>
      <w:bookmarkStart w:id="32" w:name="_Toc138262143"/>
      <w:proofErr w:type="spellStart"/>
      <w:r>
        <w:t>ScikitLearn</w:t>
      </w:r>
      <w:bookmarkEnd w:id="32"/>
      <w:proofErr w:type="spellEnd"/>
    </w:p>
    <w:p w14:paraId="397A5173" w14:textId="14ED58C3" w:rsidR="00CC1800" w:rsidRPr="00631245" w:rsidRDefault="00631245" w:rsidP="00CC1800">
      <w:pPr>
        <w:pStyle w:val="berschrift3"/>
      </w:pPr>
      <w:bookmarkStart w:id="33" w:name="_Toc138262144"/>
      <w:r>
        <w:t>Keras</w:t>
      </w:r>
      <w:bookmarkEnd w:id="33"/>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34" w:name="_Toc138262145"/>
      <w:r>
        <w:lastRenderedPageBreak/>
        <w:t>Verwandte Arbeiten</w:t>
      </w:r>
      <w:bookmarkEnd w:id="34"/>
    </w:p>
    <w:p w14:paraId="4FEE14B4" w14:textId="7E7A9551" w:rsidR="00BD43D5" w:rsidRDefault="00BD43D5" w:rsidP="00BD43D5">
      <w:pPr>
        <w:pStyle w:val="berschrift2"/>
      </w:pPr>
      <w:bookmarkStart w:id="35" w:name="_Toc138262146"/>
      <w:r>
        <w:t xml:space="preserve">Vorangegangene </w:t>
      </w:r>
      <w:r w:rsidR="00B76819">
        <w:t>Abschlussarbeiten</w:t>
      </w:r>
      <w:bookmarkEnd w:id="35"/>
    </w:p>
    <w:p w14:paraId="7C2B29A6" w14:textId="0E44367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forschung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4604CA6" w:rsidR="00A75D66" w:rsidRDefault="002567D5" w:rsidP="00677032">
      <w:r>
        <w:t xml:space="preserve">Die Bachelorarbeit </w:t>
      </w:r>
      <w:r w:rsidR="003B75C3">
        <w:t>von</w:t>
      </w:r>
      <w:r w:rsidR="00E56548">
        <w:t xml:space="preserve"> </w:t>
      </w:r>
      <w:proofErr w:type="spellStart"/>
      <w:r w:rsidR="00E56548">
        <w:t>Torlak</w:t>
      </w:r>
      <w:proofErr w:type="spellEnd"/>
      <w:r w:rsidR="00E56548">
        <w:t xml:space="preserve">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MF0ifV19LCJUYWciOiJDaXRhdmlQbGFjZWhvbGRlciM5ZWY0N2ZjMi04ZWJhLTQ0M2QtOGQyMy1iNDFlM2QzOWU2MDIiLCJUZXh0IjoiWzEwXSIsIldBSVZlcnNpb24iOiI2LjE0LjAuMCJ9}</w:instrText>
          </w:r>
          <w:r w:rsidR="00E56548">
            <w:fldChar w:fldCharType="separate"/>
          </w:r>
          <w:r w:rsidR="009D55F6">
            <w:t>[10]</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757EF602" w:rsidR="005707FB" w:rsidRDefault="007B380C" w:rsidP="00645437">
      <w:proofErr w:type="spellStart"/>
      <w:r>
        <w:t>Sohl</w:t>
      </w:r>
      <w:proofErr w:type="spellEnd"/>
      <w:r>
        <w:t xml:space="preserve"> </w:t>
      </w:r>
      <w:r w:rsidR="008C1D1B">
        <w:t>knüpft in seiner Bachelorarbeit</w:t>
      </w:r>
      <w:r>
        <w:t xml:space="preserve"> </w:t>
      </w:r>
      <w:sdt>
        <w:sdtPr>
          <w:alias w:val="To edit, see citavi.com/edit"/>
          <w:tag w:val="CitaviPlaceholder#0b03eaed-a794-46a1-bd4d-d5a2b253ec6c"/>
          <w:id w:val="-893966898"/>
          <w:placeholder>
            <w:docPart w:val="DefaultPlaceholder_-1854013440"/>
          </w:placeholder>
        </w:sdtPr>
        <w:sdtContent>
          <w:r>
            <w:fldChar w:fldCharType="begin"/>
          </w:r>
          <w:r w:rsidR="00B009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xMV0ifV19LCJUYWciOiJDaXRhdmlQbGFjZWhvbGRlciMwYjAzZWFlZC1hNzk0LTQ2YTEtYmQ0ZC1kNWEyYjI1M2VjNmMiLCJUZXh0IjoiWzExXSIsIldBSVZlcnNpb24iOiI2LjE0LjAuMCJ9}</w:instrText>
          </w:r>
          <w:r>
            <w:fldChar w:fldCharType="separate"/>
          </w:r>
          <w:r w:rsidR="009D55F6">
            <w:t>[11]</w:t>
          </w:r>
          <w:r>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proofErr w:type="gramStart"/>
      <w:r w:rsidR="00960969">
        <w:t>Daten</w:t>
      </w:r>
      <w:proofErr w:type="gramEnd"/>
      <w:r w:rsidR="00960969">
        <w:t xml:space="preserve"> </w:t>
      </w:r>
      <w:r w:rsidR="00225638">
        <w:t>um</w:t>
      </w:r>
      <w:r>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proofErr w:type="spellStart"/>
      <w:r w:rsidR="00D53351" w:rsidRPr="007B380C">
        <w:rPr>
          <w:i/>
          <w:iCs/>
          <w:color w:val="70AD47" w:themeColor="accent6"/>
        </w:rPr>
        <w:t>Decision-Tree</w:t>
      </w:r>
      <w:proofErr w:type="spellEnd"/>
      <w:r w:rsidR="00D53351" w:rsidRPr="007B380C">
        <w:rPr>
          <w:i/>
          <w:iCs/>
          <w:color w:val="70AD47" w:themeColor="accent6"/>
        </w:rPr>
        <w:t xml:space="preserve"> </w:t>
      </w:r>
      <w:r w:rsidR="00D53351" w:rsidRPr="009744C1">
        <w:t>und</w:t>
      </w:r>
      <w:r w:rsidR="00D53351">
        <w:rPr>
          <w:i/>
          <w:iCs/>
        </w:rPr>
        <w:t xml:space="preserve"> </w:t>
      </w:r>
      <w:r w:rsidR="009744C1" w:rsidRPr="007B380C">
        <w:rPr>
          <w:i/>
          <w:iCs/>
          <w:color w:val="70AD47" w:themeColor="accent6"/>
        </w:rPr>
        <w:t>K-</w:t>
      </w:r>
      <w:proofErr w:type="spellStart"/>
      <w:r w:rsidR="009744C1" w:rsidRPr="007B380C">
        <w:rPr>
          <w:i/>
          <w:iCs/>
          <w:color w:val="70AD47" w:themeColor="accent6"/>
        </w:rPr>
        <w:t>Nearest</w:t>
      </w:r>
      <w:proofErr w:type="spellEnd"/>
      <w:r w:rsidR="009744C1" w:rsidRPr="007B380C">
        <w:rPr>
          <w:i/>
          <w:iCs/>
          <w:color w:val="70AD47" w:themeColor="accent6"/>
        </w:rPr>
        <w:t>-</w:t>
      </w:r>
      <w:proofErr w:type="spellStart"/>
      <w:r w:rsidR="009744C1" w:rsidRPr="007B380C">
        <w:rPr>
          <w:i/>
          <w:iCs/>
          <w:color w:val="70AD47" w:themeColor="accent6"/>
        </w:rPr>
        <w:t>Neighbour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durch die SVM erzielt, welche eine</w:t>
      </w:r>
      <w:r w:rsidR="00343DFE">
        <w:t>n</w:t>
      </w:r>
      <w:r w:rsidR="00703D8F">
        <w:t xml:space="preserve"> </w:t>
      </w:r>
      <w:proofErr w:type="spellStart"/>
      <w:r w:rsidR="00343DFE">
        <w:t>Accuracy</w:t>
      </w:r>
      <w:proofErr w:type="spellEnd"/>
      <w:r w:rsidR="00343DFE">
        <w:t>-Wert</w:t>
      </w:r>
      <w:r w:rsidR="00AF76F3">
        <w:t xml:space="preserve"> von 93,9% auf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t>.</w:t>
      </w:r>
    </w:p>
    <w:p w14:paraId="75AD5605" w14:textId="0DB6F5F3" w:rsidR="000A4A20" w:rsidRDefault="000774E7" w:rsidP="00645437">
      <w:r>
        <w:lastRenderedPageBreak/>
        <w:t xml:space="preserve">Auch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9D55F6">
            <w:t>Fischer</w:t>
          </w:r>
          <w:r w:rsidR="00D30B94">
            <w:fldChar w:fldCharType="end"/>
          </w:r>
        </w:sdtContent>
      </w:sdt>
      <w:r>
        <w:t xml:space="preserve"> fokussiert sich in seiner Masterarbeit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Deep-Q-Learning-Netzen</w:t>
      </w:r>
      <w:r w:rsidR="00D57212">
        <w:t xml:space="preserve"> (DQLN)</w:t>
      </w:r>
      <w:r w:rsidR="00E3772C">
        <w:t xml:space="preserve">. Letztere zählen anders als die übrigen erprobten Ansätze nicht mehr zu den </w:t>
      </w:r>
      <w:r w:rsidR="00E3772C" w:rsidRPr="00E3772C">
        <w:rPr>
          <w:i/>
          <w:iCs/>
        </w:rPr>
        <w:t>überwachten</w:t>
      </w:r>
      <w:r w:rsidR="00E3772C">
        <w:t xml:space="preserve">, sondern zu den </w:t>
      </w:r>
      <w:r w:rsidR="00E3772C" w:rsidRPr="00FB1607">
        <w:rPr>
          <w:i/>
          <w:iCs/>
          <w:color w:val="70AD47" w:themeColor="accent6"/>
        </w:rPr>
        <w:t>bestärkenden Lernverfahren</w:t>
      </w:r>
      <w:r w:rsidR="00E3772C">
        <w:t>.</w:t>
      </w:r>
      <w:r w:rsidR="000A4A20">
        <w:t xml:space="preserve"> </w:t>
      </w:r>
      <w:r w:rsidR="00FB1607">
        <w:t>Im Zuge</w:t>
      </w:r>
      <w:r w:rsidR="000A4A20">
        <w:t xml:space="preserve"> der Datenvorverarbeitung setzte Fischer anders als </w:t>
      </w:r>
      <w:proofErr w:type="spellStart"/>
      <w:r w:rsidR="000A4A20">
        <w:t>Sohl</w:t>
      </w:r>
      <w:proofErr w:type="spellEnd"/>
      <w:r w:rsidR="000A4A20">
        <w:t xml:space="preserve">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w:t>
      </w:r>
      <w:proofErr w:type="spellStart"/>
      <w:r w:rsidR="00D57212">
        <w:t>Accuracy</w:t>
      </w:r>
      <w:proofErr w:type="spellEnd"/>
      <w:r w:rsidR="00D57212">
        <w:t xml:space="preserve">-Wert von 90% auf den Simulationsdaten erreichen konnte. Das FFN erreichte </w:t>
      </w:r>
      <w:r w:rsidR="00EA3525">
        <w:t>93%. Darüber hinaus erprobte Fischer die Modelle mit einem kleinen Datensatz an realen Positionssequenzen</w:t>
      </w:r>
      <w:r w:rsidR="005F2E48">
        <w:t xml:space="preserve">, wobei zumindest das beste FFN einen guten </w:t>
      </w:r>
      <w:proofErr w:type="spellStart"/>
      <w:r w:rsidR="005F2E48">
        <w:t>Accuracy</w:t>
      </w:r>
      <w:proofErr w:type="spellEnd"/>
      <w:r w:rsidR="005F2E48">
        <w:t>-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2E4E29">
        <w:rPr>
          <w:color w:val="FF0000"/>
        </w:rPr>
        <w:t>+ keine festen Zeitintervalle mehr, weil Nonsens</w:t>
      </w:r>
    </w:p>
    <w:p w14:paraId="74A7343E" w14:textId="1D47ACFD" w:rsidR="00BD43D5" w:rsidRPr="009753F0" w:rsidRDefault="00BD43D5" w:rsidP="00BD43D5">
      <w:pPr>
        <w:pStyle w:val="berschrift2"/>
        <w:rPr>
          <w:lang w:val="en-GB"/>
        </w:rPr>
      </w:pPr>
      <w:bookmarkStart w:id="36" w:name="_Toc13826214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6"/>
    </w:p>
    <w:p w14:paraId="0EAEE41C" w14:textId="77777777" w:rsidR="008F7695" w:rsidRPr="00375724" w:rsidRDefault="008F7695" w:rsidP="003F6879">
      <w:pPr>
        <w:rPr>
          <w:color w:val="70AD47" w:themeColor="accent6"/>
          <w:lang w:val="en-GB"/>
        </w:rPr>
      </w:pPr>
    </w:p>
    <w:p w14:paraId="065E4072" w14:textId="30DFA44D"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401B0C6E"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B0097E">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zXSJ9XX0sIlRhZyI6IkNpdGF2aVBsYWNlaG9sZGVyI2ZkNzA3MjI1LTIxZDAtNDUwZC1iNzczLTI3MzA5ZjQ0MThhMSIsIlRleHQiOiJbMTNdIiwiV0FJVmVyc2lvbiI6IjYuMTQuMC4wIn0=}</w:instrText>
          </w:r>
          <w:r w:rsidR="007B04DD" w:rsidRPr="006C000F">
            <w:rPr>
              <w:color w:val="70AD47" w:themeColor="accent6"/>
            </w:rPr>
            <w:fldChar w:fldCharType="separate"/>
          </w:r>
          <w:r w:rsidR="009D55F6">
            <w:rPr>
              <w:color w:val="70AD47" w:themeColor="accent6"/>
            </w:rPr>
            <w:t>[13]</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7" w:name="_Toc138262148"/>
      <w:r w:rsidRPr="009C1F52">
        <w:t xml:space="preserve">Vehicle Classification </w:t>
      </w:r>
      <w:proofErr w:type="spellStart"/>
      <w:r w:rsidRPr="009C1F52">
        <w:t>using</w:t>
      </w:r>
      <w:proofErr w:type="spellEnd"/>
      <w:r w:rsidRPr="009C1F52">
        <w:t xml:space="preserve"> GPS Data</w:t>
      </w:r>
      <w:bookmarkEnd w:id="37"/>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62795552"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B0097E">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xNF0ifV19LCJUYWciOiJDaXRhdmlQbGFjZWhvbGRlciMxN2Y1MzhhMC03NTBlLTRjM2EtYmI2ZC1iNGI4MDNlZmMzZTgiLCJUZXh0IjoiWzE0XSIsIldBSVZlcnNpb24iOiI2LjE0LjAuMCJ9}</w:instrText>
          </w:r>
          <w:r w:rsidR="00C81726" w:rsidRPr="006C000F">
            <w:rPr>
              <w:color w:val="70AD47" w:themeColor="accent6"/>
            </w:rPr>
            <w:fldChar w:fldCharType="separate"/>
          </w:r>
          <w:r w:rsidR="009D55F6">
            <w:rPr>
              <w:color w:val="70AD47" w:themeColor="accent6"/>
            </w:rPr>
            <w:t>[14]</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8" w:name="_Toc138262149"/>
      <w:r>
        <w:lastRenderedPageBreak/>
        <w:t>Datengrundlage</w:t>
      </w:r>
      <w:bookmarkEnd w:id="38"/>
    </w:p>
    <w:p w14:paraId="3777B2A0" w14:textId="2BD3BE71" w:rsidR="00F2088B" w:rsidRPr="00F2088B" w:rsidRDefault="00074A4B" w:rsidP="00F2088B">
      <w:pPr>
        <w:pStyle w:val="berschrift2"/>
      </w:pPr>
      <w:bookmarkStart w:id="39" w:name="_Toc138262150"/>
      <w:r>
        <w:t xml:space="preserve">Gewinnung der </w:t>
      </w:r>
      <w:r w:rsidR="00281A17">
        <w:t>Ausgangsdaten</w:t>
      </w:r>
      <w:bookmarkEnd w:id="39"/>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0" w:name="_Toc138262151"/>
      <w:r>
        <w:t>Beschreibung de</w:t>
      </w:r>
      <w:r w:rsidR="00E20F0B">
        <w:t xml:space="preserve">r </w:t>
      </w:r>
      <w:r w:rsidR="00281A17">
        <w:t>Ausgangsdaten</w:t>
      </w:r>
      <w:bookmarkEnd w:id="40"/>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1" w:name="_Toc138262152"/>
      <w:r>
        <w:t>Weiterverarbeitung zu Bewegungsdaten</w:t>
      </w:r>
      <w:bookmarkEnd w:id="41"/>
    </w:p>
    <w:p w14:paraId="335E1FCA" w14:textId="3BFBDC74" w:rsidR="009130EA" w:rsidRDefault="009130EA" w:rsidP="009130EA">
      <w:pPr>
        <w:pStyle w:val="berschrift1"/>
      </w:pPr>
      <w:bookmarkStart w:id="42" w:name="_Toc138262153"/>
      <w:r>
        <w:lastRenderedPageBreak/>
        <w:t>Anforderungen und Gesamtkonzept der Klassifikation</w:t>
      </w:r>
      <w:bookmarkEnd w:id="42"/>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3" w:name="_Toc138262154"/>
      <w:r>
        <w:lastRenderedPageBreak/>
        <w:t xml:space="preserve">Umsetzung des </w:t>
      </w:r>
      <w:proofErr w:type="spellStart"/>
      <w:r>
        <w:t>Map-Matchings</w:t>
      </w:r>
      <w:bookmarkEnd w:id="43"/>
      <w:proofErr w:type="spellEnd"/>
    </w:p>
    <w:p w14:paraId="5792F5F8" w14:textId="50D4CD24" w:rsidR="00FC5A6A" w:rsidRPr="00436DC8" w:rsidRDefault="00693EC4" w:rsidP="00FC5A6A">
      <w:pPr>
        <w:pStyle w:val="berschrift2"/>
        <w:numPr>
          <w:ilvl w:val="1"/>
          <w:numId w:val="1"/>
        </w:numPr>
        <w:ind w:left="680" w:hanging="680"/>
        <w:rPr>
          <w:color w:val="FF0000"/>
        </w:rPr>
      </w:pPr>
      <w:bookmarkStart w:id="44" w:name="_Toc138262155"/>
      <w:r w:rsidRPr="00436DC8">
        <w:rPr>
          <w:color w:val="FF0000"/>
        </w:rPr>
        <w:t xml:space="preserve">Einrichtung der </w:t>
      </w:r>
      <w:proofErr w:type="spellStart"/>
      <w:r w:rsidRPr="00436DC8">
        <w:rPr>
          <w:color w:val="FF0000"/>
        </w:rPr>
        <w:t>Valhalla</w:t>
      </w:r>
      <w:proofErr w:type="spellEnd"/>
      <w:r w:rsidRPr="00436DC8">
        <w:rPr>
          <w:color w:val="FF0000"/>
        </w:rPr>
        <w:t>-Engine</w:t>
      </w:r>
      <w:bookmarkEnd w:id="44"/>
    </w:p>
    <w:p w14:paraId="406A6F1B" w14:textId="2634DCF8" w:rsidR="00693EC4" w:rsidRPr="00693EC4" w:rsidRDefault="00693EC4" w:rsidP="00693EC4">
      <w:pPr>
        <w:pStyle w:val="berschrift2"/>
      </w:pPr>
      <w:bookmarkStart w:id="45" w:name="_Toc138262156"/>
      <w:r>
        <w:t>Umsetzung</w:t>
      </w:r>
      <w:r w:rsidR="003D33AD">
        <w:t xml:space="preserve"> und Evaluierung</w:t>
      </w:r>
      <w:r>
        <w:t xml:space="preserve"> des Road-</w:t>
      </w:r>
      <w:proofErr w:type="spellStart"/>
      <w:r>
        <w:t>Snappings</w:t>
      </w:r>
      <w:bookmarkEnd w:id="45"/>
      <w:proofErr w:type="spellEnd"/>
    </w:p>
    <w:p w14:paraId="3C097719" w14:textId="702D6F38" w:rsidR="009130EA" w:rsidRDefault="00693EC4" w:rsidP="009130EA">
      <w:pPr>
        <w:pStyle w:val="berschrift2"/>
      </w:pPr>
      <w:bookmarkStart w:id="46" w:name="_Toc138262157"/>
      <w:r>
        <w:t xml:space="preserve">Vorklassifikation zur Bestimmung des korrekten </w:t>
      </w:r>
      <w:proofErr w:type="spellStart"/>
      <w:r>
        <w:t>Matching</w:t>
      </w:r>
      <w:proofErr w:type="spellEnd"/>
      <w:r>
        <w:t>-Modus</w:t>
      </w:r>
      <w:bookmarkEnd w:id="46"/>
    </w:p>
    <w:p w14:paraId="4578045B" w14:textId="1499E1F1" w:rsidR="00693EC4" w:rsidRDefault="00693EC4" w:rsidP="00693EC4">
      <w:pPr>
        <w:pStyle w:val="berschrift3"/>
      </w:pPr>
      <w:bookmarkStart w:id="47" w:name="_Toc138262158"/>
      <w:r>
        <w:t>Erzeugung des Trainingsdatensatzes</w:t>
      </w:r>
      <w:bookmarkEnd w:id="47"/>
    </w:p>
    <w:p w14:paraId="1606C398" w14:textId="674E40BD" w:rsidR="00693EC4" w:rsidRDefault="00693EC4" w:rsidP="00693EC4">
      <w:pPr>
        <w:pStyle w:val="berschrift3"/>
      </w:pPr>
      <w:bookmarkStart w:id="48" w:name="_Toc138262159"/>
      <w:r>
        <w:t>Auswahl des Klassifikators</w:t>
      </w:r>
      <w:bookmarkEnd w:id="48"/>
    </w:p>
    <w:p w14:paraId="2B22C7CE" w14:textId="294D5ED6" w:rsidR="00693EC4" w:rsidRPr="00693EC4" w:rsidRDefault="00693EC4" w:rsidP="00693EC4">
      <w:pPr>
        <w:pStyle w:val="berschrift3"/>
      </w:pPr>
      <w:bookmarkStart w:id="49" w:name="_Toc138262160"/>
      <w:r>
        <w:t>Evaluierung</w:t>
      </w:r>
      <w:bookmarkEnd w:id="49"/>
      <w:r w:rsidR="003D33AD">
        <w:t xml:space="preserve"> </w:t>
      </w:r>
    </w:p>
    <w:p w14:paraId="1EE58D22" w14:textId="5512FE5A" w:rsidR="00074A4B" w:rsidRDefault="00074A4B" w:rsidP="00074A4B">
      <w:pPr>
        <w:pStyle w:val="berschrift1"/>
      </w:pPr>
      <w:bookmarkStart w:id="50" w:name="_Toc138262161"/>
      <w:r>
        <w:lastRenderedPageBreak/>
        <w:t>Umsetzung der Klassifikation</w:t>
      </w:r>
      <w:bookmarkEnd w:id="50"/>
    </w:p>
    <w:p w14:paraId="3298E325" w14:textId="65D5BDF5" w:rsidR="00A43AD1" w:rsidRDefault="00A43AD1" w:rsidP="00A43AD1">
      <w:pPr>
        <w:pStyle w:val="berschrift3"/>
        <w:numPr>
          <w:ilvl w:val="2"/>
          <w:numId w:val="1"/>
        </w:numPr>
      </w:pPr>
      <w:bookmarkStart w:id="51" w:name="_Toc138262162"/>
      <w:r>
        <w:t xml:space="preserve">Erzeugung der Trainingsdatensätze </w:t>
      </w:r>
      <w:r w:rsidRPr="00A43AD1">
        <w:rPr>
          <w:color w:val="70AD47" w:themeColor="accent6"/>
        </w:rPr>
        <w:t>(inkl. Vorverarbeitungen)</w:t>
      </w:r>
      <w:bookmarkEnd w:id="51"/>
    </w:p>
    <w:p w14:paraId="585BDD1B" w14:textId="222AE0B2" w:rsidR="00A43AD1" w:rsidRDefault="00A43AD1" w:rsidP="00A43AD1">
      <w:pPr>
        <w:pStyle w:val="berschrift3"/>
      </w:pPr>
      <w:bookmarkStart w:id="52" w:name="_Toc138262163"/>
      <w:r>
        <w:t>Training und Optimierung der Modelle</w:t>
      </w:r>
      <w:bookmarkEnd w:id="52"/>
    </w:p>
    <w:p w14:paraId="33F2412B" w14:textId="3204FFE7" w:rsidR="00A43AD1" w:rsidRPr="00A43AD1" w:rsidRDefault="00A43AD1" w:rsidP="00A43AD1">
      <w:pPr>
        <w:pStyle w:val="berschrift3"/>
      </w:pPr>
      <w:bookmarkStart w:id="53" w:name="_Toc138262164"/>
      <w:r>
        <w:t>Vorstellung der besten Klassifikatoren</w:t>
      </w:r>
      <w:bookmarkEnd w:id="53"/>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4" w:name="_Toc138262165"/>
      <w:r>
        <w:lastRenderedPageBreak/>
        <w:t>Evaluierung</w:t>
      </w:r>
      <w:r w:rsidR="00436DC8">
        <w:t xml:space="preserve"> </w:t>
      </w:r>
      <w:r w:rsidR="00436DC8" w:rsidRPr="00436DC8">
        <w:rPr>
          <w:color w:val="FF0000"/>
        </w:rPr>
        <w:t>und Diskussion</w:t>
      </w:r>
      <w:bookmarkEnd w:id="54"/>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5" w:name="_Toc138262166"/>
      <w:r w:rsidRPr="002D6A27">
        <w:lastRenderedPageBreak/>
        <w:t>Zusammenfassung und Ausblick</w:t>
      </w:r>
      <w:bookmarkEnd w:id="55"/>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6" w:name="_Toc138262167"/>
      <w:r w:rsidRPr="002D6A27">
        <w:lastRenderedPageBreak/>
        <w:t>Quellenverzeichnis</w:t>
      </w:r>
      <w:bookmarkEnd w:id="56"/>
    </w:p>
    <w:sdt>
      <w:sdtPr>
        <w:tag w:val="CitaviBibliography"/>
        <w:id w:val="-586609109"/>
        <w:placeholder>
          <w:docPart w:val="DefaultPlaceholder_-1854013440"/>
        </w:placeholder>
      </w:sdtPr>
      <w:sdtContent>
        <w:p w14:paraId="0AFE87DC" w14:textId="77777777" w:rsidR="009D55F6" w:rsidRDefault="00814669" w:rsidP="009D55F6">
          <w:pPr>
            <w:pStyle w:val="CitaviBibliographyEntry"/>
          </w:pPr>
          <w:r>
            <w:fldChar w:fldCharType="begin"/>
          </w:r>
          <w:r w:rsidRPr="009D55F6">
            <w:instrText>ADDIN CitaviBibliography</w:instrText>
          </w:r>
          <w:r>
            <w:fldChar w:fldCharType="separate"/>
          </w:r>
          <w:r w:rsidR="009D55F6">
            <w:t>[1]</w:t>
          </w:r>
          <w:r w:rsidR="009D55F6">
            <w:tab/>
          </w:r>
          <w:bookmarkStart w:id="57" w:name="_CTVL0013603186579b04970937f6064970cd1d3"/>
          <w:r w:rsidR="009D55F6">
            <w:t xml:space="preserve">Gartner. </w:t>
          </w:r>
          <w:r w:rsidR="009D55F6" w:rsidRPr="009D55F6">
            <w:rPr>
              <w:lang w:val="en-GB"/>
            </w:rPr>
            <w:t>„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9D55F6" w:rsidRPr="009D55F6">
            <w:rPr>
              <w:lang w:val="en-GB"/>
            </w:rPr>
            <w:t>Zugriff</w:t>
          </w:r>
          <w:proofErr w:type="spellEnd"/>
          <w:r w:rsidR="009D55F6" w:rsidRPr="009D55F6">
            <w:rPr>
              <w:lang w:val="en-GB"/>
            </w:rPr>
            <w:t xml:space="preserve"> am: 20. </w:t>
          </w:r>
          <w:r w:rsidR="009D55F6">
            <w:t>Juni 2023).</w:t>
          </w:r>
        </w:p>
        <w:bookmarkEnd w:id="57"/>
        <w:p w14:paraId="354AC03D" w14:textId="77777777" w:rsidR="009D55F6" w:rsidRDefault="009D55F6" w:rsidP="009D55F6">
          <w:pPr>
            <w:pStyle w:val="CitaviBibliographyEntry"/>
          </w:pPr>
          <w:r>
            <w:t>[2]</w:t>
          </w:r>
          <w:r>
            <w:tab/>
          </w:r>
          <w:bookmarkStart w:id="58" w:name="_CTVL0016714e6a8b31e4393921c2efbbda8587a"/>
          <w:r>
            <w:t>IZK. „5GKC: 5G basiertes Testfeld für das automatisierte Fahren.” https://​5gkc.net​/​ (Zugriff am: 20. Juni 2023).</w:t>
          </w:r>
        </w:p>
        <w:bookmarkEnd w:id="58"/>
        <w:p w14:paraId="37470103" w14:textId="77777777" w:rsidR="009D55F6" w:rsidRDefault="009D55F6" w:rsidP="009D55F6">
          <w:pPr>
            <w:pStyle w:val="CitaviBibliographyEntry"/>
          </w:pPr>
          <w:r>
            <w:t>[3]</w:t>
          </w:r>
          <w:r>
            <w:tab/>
          </w:r>
          <w:bookmarkStart w:id="59"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59"/>
          <w:r>
            <w:t xml:space="preserve"> </w:t>
          </w:r>
          <w:r w:rsidRPr="009D55F6">
            <w:rPr>
              <w:i/>
            </w:rPr>
            <w:t xml:space="preserve">Handbuch Fahrerassistenzsysteme: Grundlagen, Komponenten und Systeme für aktive Sicherheit und Komfort, </w:t>
          </w:r>
          <w:r w:rsidRPr="009D55F6">
            <w:t>3. Aufl. (ATZ/MTZ-Fachbuch). Wiesbaden: Springer Vieweg, 2015. [Online]. Verfügbar unter: https://​ebookcentral.proquest.com​/​lib/​kxp/​</w:t>
          </w:r>
          <w:proofErr w:type="gramStart"/>
          <w:r w:rsidRPr="009D55F6">
            <w:t>detail.action​</w:t>
          </w:r>
          <w:proofErr w:type="gramEnd"/>
          <w:r w:rsidRPr="009D55F6">
            <w:t>?​docID=​1997888</w:t>
          </w:r>
        </w:p>
        <w:p w14:paraId="3004244C" w14:textId="77777777" w:rsidR="009D55F6" w:rsidRPr="009D55F6" w:rsidRDefault="009D55F6" w:rsidP="009D55F6">
          <w:pPr>
            <w:pStyle w:val="CitaviBibliographyEntry"/>
            <w:rPr>
              <w:lang w:val="en-GB"/>
            </w:rPr>
          </w:pPr>
          <w:r w:rsidRPr="009D55F6">
            <w:rPr>
              <w:lang w:val="en-GB"/>
            </w:rPr>
            <w:t>[4]</w:t>
          </w:r>
          <w:r w:rsidRPr="009D55F6">
            <w:rPr>
              <w:lang w:val="en-GB"/>
            </w:rPr>
            <w:tab/>
          </w:r>
          <w:bookmarkStart w:id="60" w:name="_CTVL001c3ad1922bbaa4690a18753c802f82bad"/>
          <w:r w:rsidRPr="009D55F6">
            <w:rPr>
              <w:lang w:val="en-GB"/>
            </w:rPr>
            <w:t>E. D. Kaplan und C. J. Hegarty,</w:t>
          </w:r>
          <w:bookmarkEnd w:id="60"/>
          <w:r w:rsidRPr="009D55F6">
            <w:rPr>
              <w:lang w:val="en-GB"/>
            </w:rPr>
            <w:t xml:space="preserve"> </w:t>
          </w:r>
          <w:r w:rsidRPr="009D55F6">
            <w:rPr>
              <w:i/>
              <w:lang w:val="en-GB"/>
            </w:rPr>
            <w:t xml:space="preserve">Understanding GPS/GNSS: Principles and applications </w:t>
          </w:r>
          <w:r w:rsidRPr="009D55F6">
            <w:rPr>
              <w:lang w:val="en-GB"/>
            </w:rPr>
            <w:t>(GNSS technology and applications series). Boston, London: Artech House, 2017.</w:t>
          </w:r>
        </w:p>
        <w:p w14:paraId="29DD72B0" w14:textId="77777777" w:rsidR="009D55F6" w:rsidRDefault="009D55F6" w:rsidP="009D55F6">
          <w:pPr>
            <w:pStyle w:val="CitaviBibliographyEntry"/>
          </w:pPr>
          <w:r w:rsidRPr="009D55F6">
            <w:rPr>
              <w:lang w:val="en-GB"/>
            </w:rPr>
            <w:t>[5]</w:t>
          </w:r>
          <w:r w:rsidRPr="009D55F6">
            <w:rPr>
              <w:lang w:val="en-GB"/>
            </w:rPr>
            <w:tab/>
          </w:r>
          <w:bookmarkStart w:id="61" w:name="_CTVL0017f104fa0073b4b0bb636bb25d3fae8ee"/>
          <w:r w:rsidRPr="009D55F6">
            <w:rPr>
              <w:lang w:val="en-GB"/>
            </w:rPr>
            <w:t>Wikipedia. „</w:t>
          </w:r>
          <w:proofErr w:type="spellStart"/>
          <w:r w:rsidRPr="009D55F6">
            <w:rPr>
              <w:lang w:val="en-GB"/>
            </w:rPr>
            <w:t>Globales</w:t>
          </w:r>
          <w:proofErr w:type="spellEnd"/>
          <w:r w:rsidRPr="009D55F6">
            <w:rPr>
              <w:lang w:val="en-GB"/>
            </w:rPr>
            <w:t xml:space="preserve"> </w:t>
          </w:r>
          <w:proofErr w:type="spellStart"/>
          <w:r w:rsidRPr="009D55F6">
            <w:rPr>
              <w:lang w:val="en-GB"/>
            </w:rPr>
            <w:t>Navigationssatellitensystem</w:t>
          </w:r>
          <w:proofErr w:type="spellEnd"/>
          <w:r w:rsidRPr="009D55F6">
            <w:rPr>
              <w:lang w:val="en-GB"/>
            </w:rPr>
            <w:t>.” https://​de.wikipedia.org​/​w/​index.php​?​title=​Globales_Navigationssatellitensystem&amp;​oldid=​233312836 (</w:t>
          </w:r>
          <w:proofErr w:type="spellStart"/>
          <w:r w:rsidRPr="009D55F6">
            <w:rPr>
              <w:lang w:val="en-GB"/>
            </w:rPr>
            <w:t>Zugriff</w:t>
          </w:r>
          <w:proofErr w:type="spellEnd"/>
          <w:r w:rsidRPr="009D55F6">
            <w:rPr>
              <w:lang w:val="en-GB"/>
            </w:rPr>
            <w:t xml:space="preserve"> am: 22. </w:t>
          </w:r>
          <w:r>
            <w:t>Juni 2023).</w:t>
          </w:r>
        </w:p>
        <w:bookmarkEnd w:id="61"/>
        <w:p w14:paraId="1408EE7F" w14:textId="77777777" w:rsidR="009D55F6" w:rsidRPr="009D55F6" w:rsidRDefault="009D55F6" w:rsidP="009D55F6">
          <w:pPr>
            <w:pStyle w:val="CitaviBibliographyEntry"/>
            <w:rPr>
              <w:lang w:val="en-GB"/>
            </w:rPr>
          </w:pPr>
          <w:r>
            <w:t>[6]</w:t>
          </w:r>
          <w:r>
            <w:tab/>
          </w:r>
          <w:bookmarkStart w:id="62" w:name="_CTVL0017f51b3d680c746ea8881fa17a94c35b4"/>
          <w:proofErr w:type="spellStart"/>
          <w:r>
            <w:t>magicmaps</w:t>
          </w:r>
          <w:proofErr w:type="spellEnd"/>
          <w:r>
            <w:t>. „Wie funktioniert Satellitennavigation?” https://​www.magicmaps.de​/​gnss-​wissen/​wie-​funktioniert-​gps/​?​</w:t>
          </w:r>
          <w:r w:rsidRPr="009D55F6">
            <w:rPr>
              <w:lang w:val="en-GB"/>
            </w:rPr>
            <w:t>L=​0 (</w:t>
          </w:r>
          <w:proofErr w:type="spellStart"/>
          <w:r w:rsidRPr="009D55F6">
            <w:rPr>
              <w:lang w:val="en-GB"/>
            </w:rPr>
            <w:t>Zugriff</w:t>
          </w:r>
          <w:proofErr w:type="spellEnd"/>
          <w:r w:rsidRPr="009D55F6">
            <w:rPr>
              <w:lang w:val="en-GB"/>
            </w:rPr>
            <w:t xml:space="preserve"> am: 22. </w:t>
          </w:r>
          <w:proofErr w:type="spellStart"/>
          <w:r w:rsidRPr="009D55F6">
            <w:rPr>
              <w:lang w:val="en-GB"/>
            </w:rPr>
            <w:t>Juni</w:t>
          </w:r>
          <w:proofErr w:type="spellEnd"/>
          <w:r w:rsidRPr="009D55F6">
            <w:rPr>
              <w:lang w:val="en-GB"/>
            </w:rPr>
            <w:t xml:space="preserve"> 2023).</w:t>
          </w:r>
        </w:p>
        <w:bookmarkEnd w:id="62"/>
        <w:p w14:paraId="72639CC0" w14:textId="77777777" w:rsidR="009D55F6" w:rsidRDefault="009D55F6" w:rsidP="009D55F6">
          <w:pPr>
            <w:pStyle w:val="CitaviBibliographyEntry"/>
          </w:pPr>
          <w:r w:rsidRPr="009D55F6">
            <w:rPr>
              <w:lang w:val="en-GB"/>
            </w:rPr>
            <w:t>[7]</w:t>
          </w:r>
          <w:r w:rsidRPr="009D55F6">
            <w:rPr>
              <w:lang w:val="en-GB"/>
            </w:rPr>
            <w:tab/>
          </w:r>
          <w:bookmarkStart w:id="63" w:name="_CTVL001a21226a1a8b144fb993f0ad3fb6ffba8"/>
          <w:r w:rsidRPr="009D55F6">
            <w:rPr>
              <w:lang w:val="en-GB"/>
            </w:rPr>
            <w:t xml:space="preserve">S. Saki und T. Hagen, „A Practical Guide to an Open-Source Map-Matching Approach for Big GPS </w:t>
          </w:r>
          <w:proofErr w:type="gramStart"/>
          <w:r w:rsidRPr="009D55F6">
            <w:rPr>
              <w:lang w:val="en-GB"/>
            </w:rPr>
            <w:t>Data,“</w:t>
          </w:r>
          <w:bookmarkEnd w:id="63"/>
          <w:proofErr w:type="gramEnd"/>
          <w:r w:rsidRPr="009D55F6">
            <w:rPr>
              <w:lang w:val="en-GB"/>
            </w:rPr>
            <w:t xml:space="preserve"> </w:t>
          </w:r>
          <w:r w:rsidRPr="009D55F6">
            <w:rPr>
              <w:i/>
              <w:lang w:val="en-GB"/>
            </w:rPr>
            <w:t xml:space="preserve">SN COMPUT. </w:t>
          </w:r>
          <w:r w:rsidRPr="009D55F6">
            <w:rPr>
              <w:i/>
            </w:rPr>
            <w:t>SCI.</w:t>
          </w:r>
          <w:r w:rsidRPr="009D55F6">
            <w:t xml:space="preserve">, Jg. 3, Nr. 5, 2022, </w:t>
          </w:r>
          <w:proofErr w:type="spellStart"/>
          <w:r w:rsidRPr="009D55F6">
            <w:t>doi</w:t>
          </w:r>
          <w:proofErr w:type="spellEnd"/>
          <w:r w:rsidRPr="009D55F6">
            <w:t>: 10.1007/s42979-022-01340-5.</w:t>
          </w:r>
        </w:p>
        <w:p w14:paraId="2D1D3217" w14:textId="77777777" w:rsidR="009D55F6" w:rsidRPr="009D55F6" w:rsidRDefault="009D55F6" w:rsidP="009D55F6">
          <w:pPr>
            <w:pStyle w:val="CitaviBibliographyEntry"/>
            <w:rPr>
              <w:lang w:val="en-GB"/>
            </w:rPr>
          </w:pPr>
          <w:r>
            <w:t>[8]</w:t>
          </w:r>
          <w:r>
            <w:tab/>
          </w:r>
          <w:bookmarkStart w:id="64" w:name="_CTVL0013d992f5979ee4145a2f7e5b22d949ea3"/>
          <w:r>
            <w:t xml:space="preserve">A. </w:t>
          </w:r>
          <w:proofErr w:type="spellStart"/>
          <w:r>
            <w:t>Géron</w:t>
          </w:r>
          <w:proofErr w:type="spellEnd"/>
          <w:r>
            <w:t>,</w:t>
          </w:r>
          <w:bookmarkEnd w:id="64"/>
          <w:r>
            <w:t xml:space="preserve"> </w:t>
          </w:r>
          <w:r w:rsidRPr="009D55F6">
            <w:rPr>
              <w:i/>
            </w:rPr>
            <w:t xml:space="preserve">Praxiseinstieg Machine Learning mit </w:t>
          </w:r>
          <w:proofErr w:type="spellStart"/>
          <w:r w:rsidRPr="009D55F6">
            <w:rPr>
              <w:i/>
            </w:rPr>
            <w:t>Scikit-Learn</w:t>
          </w:r>
          <w:proofErr w:type="spellEnd"/>
          <w:r w:rsidRPr="009D55F6">
            <w:rPr>
              <w:i/>
            </w:rPr>
            <w:t xml:space="preserve">, Keras und </w:t>
          </w:r>
          <w:proofErr w:type="spellStart"/>
          <w:r w:rsidRPr="009D55F6">
            <w:rPr>
              <w:i/>
            </w:rPr>
            <w:t>TensorFlow</w:t>
          </w:r>
          <w:proofErr w:type="spellEnd"/>
          <w:r w:rsidRPr="009D55F6">
            <w:rPr>
              <w:i/>
            </w:rPr>
            <w:t xml:space="preserve">: Konzepte, Tools und Techniken für intelligente Systeme, </w:t>
          </w:r>
          <w:r w:rsidRPr="009D55F6">
            <w:t xml:space="preserve">2. </w:t>
          </w:r>
          <w:proofErr w:type="spellStart"/>
          <w:r w:rsidRPr="009D55F6">
            <w:rPr>
              <w:lang w:val="en-GB"/>
            </w:rPr>
            <w:t>Aufl</w:t>
          </w:r>
          <w:proofErr w:type="spellEnd"/>
          <w:r w:rsidRPr="009D55F6">
            <w:rPr>
              <w:lang w:val="en-GB"/>
            </w:rPr>
            <w:t>. Heidelberg: O'Reilly, 2020.</w:t>
          </w:r>
        </w:p>
        <w:p w14:paraId="4E3DFDFF" w14:textId="77777777" w:rsidR="009D55F6" w:rsidRDefault="009D55F6" w:rsidP="009D55F6">
          <w:pPr>
            <w:pStyle w:val="CitaviBibliographyEntry"/>
          </w:pPr>
          <w:r w:rsidRPr="009D55F6">
            <w:rPr>
              <w:lang w:val="en-GB"/>
            </w:rPr>
            <w:t>[9]</w:t>
          </w:r>
          <w:r w:rsidRPr="009D55F6">
            <w:rPr>
              <w:lang w:val="en-GB"/>
            </w:rPr>
            <w:tab/>
          </w:r>
          <w:bookmarkStart w:id="65" w:name="_CTVL00134833ffae8bb46c8b775f068c74cd599"/>
          <w:r w:rsidRPr="009D55F6">
            <w:rPr>
              <w:lang w:val="en-GB"/>
            </w:rPr>
            <w:t xml:space="preserve">M. </w:t>
          </w:r>
          <w:proofErr w:type="spellStart"/>
          <w:r w:rsidRPr="009D55F6">
            <w:rPr>
              <w:lang w:val="en-GB"/>
            </w:rPr>
            <w:t>Grandini</w:t>
          </w:r>
          <w:proofErr w:type="spellEnd"/>
          <w:r w:rsidRPr="009D55F6">
            <w:rPr>
              <w:lang w:val="en-GB"/>
            </w:rPr>
            <w:t xml:space="preserve">, E. Bagli und G. </w:t>
          </w:r>
          <w:proofErr w:type="spellStart"/>
          <w:r w:rsidRPr="009D55F6">
            <w:rPr>
              <w:lang w:val="en-GB"/>
            </w:rPr>
            <w:t>Visani</w:t>
          </w:r>
          <w:proofErr w:type="spellEnd"/>
          <w:r w:rsidRPr="009D55F6">
            <w:rPr>
              <w:lang w:val="en-GB"/>
            </w:rPr>
            <w:t xml:space="preserve">, „Metrics for Multi-Class Classification: an </w:t>
          </w:r>
          <w:proofErr w:type="gramStart"/>
          <w:r w:rsidRPr="009D55F6">
            <w:rPr>
              <w:lang w:val="en-GB"/>
            </w:rPr>
            <w:t>Overview,“</w:t>
          </w:r>
          <w:proofErr w:type="gramEnd"/>
          <w:r w:rsidRPr="009D55F6">
            <w:rPr>
              <w:lang w:val="en-GB"/>
            </w:rPr>
            <w:t xml:space="preserve"> Aug. 2020. </w:t>
          </w:r>
          <w:r>
            <w:t>[Online]. Verfügbar unter: https://​arxiv.org​/​pdf/​2008.05756</w:t>
          </w:r>
        </w:p>
        <w:bookmarkEnd w:id="65"/>
        <w:p w14:paraId="1572318C" w14:textId="77777777" w:rsidR="009D55F6" w:rsidRDefault="009D55F6" w:rsidP="009D55F6">
          <w:pPr>
            <w:pStyle w:val="CitaviBibliographyEntry"/>
          </w:pPr>
          <w:r>
            <w:t>[10]</w:t>
          </w:r>
          <w:r>
            <w:tab/>
          </w:r>
          <w:bookmarkStart w:id="66" w:name="_CTVL001cb05fb53c5d34552a56f572e83ecfdec"/>
          <w:r>
            <w:t xml:space="preserve">R. F. </w:t>
          </w:r>
          <w:proofErr w:type="spellStart"/>
          <w:r>
            <w:t>Torlak</w:t>
          </w:r>
          <w:proofErr w:type="spellEnd"/>
          <w:r>
            <w:t>, „Detektion der Bewegung von Verkehrsteilnehmern aus Positionsdaten,“ Bachelorarbeit, Hochschule für angewandte Wissenschaften Coburg, 2022.</w:t>
          </w:r>
        </w:p>
        <w:bookmarkEnd w:id="66"/>
        <w:p w14:paraId="4A435F90" w14:textId="77777777" w:rsidR="009D55F6" w:rsidRDefault="009D55F6" w:rsidP="009D55F6">
          <w:pPr>
            <w:pStyle w:val="CitaviBibliographyEntry"/>
          </w:pPr>
          <w:r>
            <w:t>[11]</w:t>
          </w:r>
          <w:r>
            <w:tab/>
          </w:r>
          <w:bookmarkStart w:id="67" w:name="_CTVL0016740b9a5615f4cb8a7ab90e76ae3e990"/>
          <w:r>
            <w:t xml:space="preserve">M. </w:t>
          </w:r>
          <w:proofErr w:type="spellStart"/>
          <w:r>
            <w:t>Sohl</w:t>
          </w:r>
          <w:proofErr w:type="spellEnd"/>
          <w:r>
            <w:t>, „Klassifizierung der Bewegungsmuster von Mobilfunkteilnehmern zur erweiterten Umfeldwahrnehmung autonomer Fahrzeuge,“ Bachelorarbeit, Hochschule für angewandte Wissenschaften Coburg, 2022.</w:t>
          </w:r>
        </w:p>
        <w:bookmarkEnd w:id="67"/>
        <w:p w14:paraId="7524918C" w14:textId="77777777" w:rsidR="009D55F6" w:rsidRDefault="009D55F6" w:rsidP="009D55F6">
          <w:pPr>
            <w:pStyle w:val="CitaviBibliographyEntry"/>
          </w:pPr>
          <w:r>
            <w:lastRenderedPageBreak/>
            <w:t>[12]</w:t>
          </w:r>
          <w:r>
            <w:tab/>
          </w:r>
          <w:bookmarkStart w:id="68" w:name="_CTVL001220b7cdd265643e0b822e591d1a0941e"/>
          <w:r>
            <w:t>D. Fischer, „Verwendung von Positionsdaten zur automatisierten Klassifizierung von Verkehrsteilnehmern mittels maschinellen Lernverfahren,“ Masterarbeit, Hochschule für angewandte Wissenschaften Coburg, 2023.</w:t>
          </w:r>
        </w:p>
        <w:bookmarkEnd w:id="68"/>
        <w:p w14:paraId="19E6E5A7" w14:textId="77777777" w:rsidR="009D55F6" w:rsidRPr="009D55F6" w:rsidRDefault="009D55F6" w:rsidP="009D55F6">
          <w:pPr>
            <w:pStyle w:val="CitaviBibliographyEntry"/>
            <w:rPr>
              <w:lang w:val="en-GB"/>
            </w:rPr>
          </w:pPr>
          <w:r w:rsidRPr="009D55F6">
            <w:rPr>
              <w:lang w:val="en-GB"/>
            </w:rPr>
            <w:t>[13]</w:t>
          </w:r>
          <w:r w:rsidRPr="009D55F6">
            <w:rPr>
              <w:lang w:val="en-GB"/>
            </w:rPr>
            <w:tab/>
          </w:r>
          <w:bookmarkStart w:id="69" w:name="_CTVL0011a41ca57e0cf408eaff41d383455eabe"/>
          <w:r w:rsidRPr="009D55F6">
            <w:rPr>
              <w:lang w:val="en-GB"/>
            </w:rPr>
            <w:t xml:space="preserve">Matteo </w:t>
          </w:r>
          <w:proofErr w:type="spellStart"/>
          <w:r w:rsidRPr="009D55F6">
            <w:rPr>
              <w:lang w:val="en-GB"/>
            </w:rPr>
            <w:t>Simoncini</w:t>
          </w:r>
          <w:proofErr w:type="spellEnd"/>
          <w:r w:rsidRPr="009D55F6">
            <w:rPr>
              <w:lang w:val="en-GB"/>
            </w:rPr>
            <w:t xml:space="preserve">, Leonardo </w:t>
          </w:r>
          <w:proofErr w:type="spellStart"/>
          <w:r w:rsidRPr="009D55F6">
            <w:rPr>
              <w:lang w:val="en-GB"/>
            </w:rPr>
            <w:t>Taccari</w:t>
          </w:r>
          <w:proofErr w:type="spellEnd"/>
          <w:r w:rsidRPr="009D55F6">
            <w:rPr>
              <w:lang w:val="en-GB"/>
            </w:rPr>
            <w:t xml:space="preserve">, Francesco Sambo, Luca </w:t>
          </w:r>
          <w:proofErr w:type="spellStart"/>
          <w:r w:rsidRPr="009D55F6">
            <w:rPr>
              <w:lang w:val="en-GB"/>
            </w:rPr>
            <w:t>Bravi</w:t>
          </w:r>
          <w:proofErr w:type="spellEnd"/>
          <w:r w:rsidRPr="009D55F6">
            <w:rPr>
              <w:lang w:val="en-GB"/>
            </w:rPr>
            <w:t xml:space="preserve">, </w:t>
          </w:r>
          <w:proofErr w:type="spellStart"/>
          <w:r w:rsidRPr="009D55F6">
            <w:rPr>
              <w:lang w:val="en-GB"/>
            </w:rPr>
            <w:t>Samuele</w:t>
          </w:r>
          <w:proofErr w:type="spellEnd"/>
          <w:r w:rsidRPr="009D55F6">
            <w:rPr>
              <w:lang w:val="en-GB"/>
            </w:rPr>
            <w:t xml:space="preserve"> </w:t>
          </w:r>
          <w:proofErr w:type="spellStart"/>
          <w:r w:rsidRPr="009D55F6">
            <w:rPr>
              <w:lang w:val="en-GB"/>
            </w:rPr>
            <w:t>Salti</w:t>
          </w:r>
          <w:proofErr w:type="spellEnd"/>
          <w:r w:rsidRPr="009D55F6">
            <w:rPr>
              <w:lang w:val="en-GB"/>
            </w:rPr>
            <w:t xml:space="preserve"> und Alessandro Lori, „Vehicle Classification from Low-Frequency GPS Data with Recurrent Neural </w:t>
          </w:r>
          <w:proofErr w:type="gramStart"/>
          <w:r w:rsidRPr="009D55F6">
            <w:rPr>
              <w:lang w:val="en-GB"/>
            </w:rPr>
            <w:t>Networks,“</w:t>
          </w:r>
          <w:bookmarkEnd w:id="69"/>
          <w:proofErr w:type="gramEnd"/>
          <w:r w:rsidRPr="009D55F6">
            <w:rPr>
              <w:lang w:val="en-GB"/>
            </w:rPr>
            <w:t xml:space="preserve"> </w:t>
          </w:r>
          <w:r w:rsidRPr="009D55F6">
            <w:rPr>
              <w:i/>
              <w:lang w:val="en-GB"/>
            </w:rPr>
            <w:t>Transportation Research Part C: Emerging Technologies</w:t>
          </w:r>
          <w:r w:rsidRPr="009D55F6">
            <w:rPr>
              <w:lang w:val="en-GB"/>
            </w:rPr>
            <w:t xml:space="preserve">, Jg. 91, 2018, </w:t>
          </w:r>
          <w:proofErr w:type="spellStart"/>
          <w:r w:rsidRPr="009D55F6">
            <w:rPr>
              <w:lang w:val="en-GB"/>
            </w:rPr>
            <w:t>doi</w:t>
          </w:r>
          <w:proofErr w:type="spellEnd"/>
          <w:r w:rsidRPr="009D55F6">
            <w:rPr>
              <w:lang w:val="en-GB"/>
            </w:rPr>
            <w:t>: 10.1016/j.trc.2018.03.024.</w:t>
          </w:r>
        </w:p>
        <w:p w14:paraId="3269A826" w14:textId="50A994BA" w:rsidR="00814669" w:rsidRPr="00886AA8" w:rsidRDefault="009D55F6" w:rsidP="009D55F6">
          <w:pPr>
            <w:pStyle w:val="CitaviBibliographyEntry"/>
          </w:pPr>
          <w:r w:rsidRPr="009D55F6">
            <w:rPr>
              <w:lang w:val="en-GB"/>
            </w:rPr>
            <w:t>[14]</w:t>
          </w:r>
          <w:r w:rsidRPr="009D55F6">
            <w:rPr>
              <w:lang w:val="en-GB"/>
            </w:rPr>
            <w:tab/>
          </w:r>
          <w:bookmarkStart w:id="70" w:name="_CTVL0014a52a8e07de74ef2a96be8586e74a69c"/>
          <w:r w:rsidRPr="009D55F6">
            <w:rPr>
              <w:lang w:val="en-GB"/>
            </w:rPr>
            <w:t xml:space="preserve">Z. Sun und X. Ban, „Vehicle classification using GPS </w:t>
          </w:r>
          <w:proofErr w:type="gramStart"/>
          <w:r w:rsidRPr="009D55F6">
            <w:rPr>
              <w:lang w:val="en-GB"/>
            </w:rPr>
            <w:t>data,“</w:t>
          </w:r>
          <w:bookmarkEnd w:id="70"/>
          <w:proofErr w:type="gramEnd"/>
          <w:r w:rsidRPr="009D55F6">
            <w:rPr>
              <w:lang w:val="en-GB"/>
            </w:rPr>
            <w:t xml:space="preserve"> </w:t>
          </w:r>
          <w:r w:rsidRPr="009D55F6">
            <w:rPr>
              <w:i/>
              <w:lang w:val="en-GB"/>
            </w:rPr>
            <w:t>Transportation Research Part C: Emerging Technologies</w:t>
          </w:r>
          <w:r w:rsidRPr="009D55F6">
            <w:rPr>
              <w:lang w:val="en-GB"/>
            </w:rPr>
            <w:t xml:space="preserve">, Jg. 37, S. 102–117, 2013. </w:t>
          </w:r>
          <w:proofErr w:type="spellStart"/>
          <w:r w:rsidRPr="009D55F6">
            <w:rPr>
              <w:lang w:val="en-GB"/>
            </w:rPr>
            <w:t>doi</w:t>
          </w:r>
          <w:proofErr w:type="spellEnd"/>
          <w:r w:rsidRPr="009D55F6">
            <w:rPr>
              <w:lang w:val="en-GB"/>
            </w:rPr>
            <w:t xml:space="preserve">: 10.1016/j.trc.2013.09.015. </w:t>
          </w:r>
          <w:r w:rsidRPr="009D55F6">
            <w:t>[Online]. Verfügbar unter: https://​www.sciencedirect.com​/​science/​article/​pii/​S0968090X13002040</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71" w:name="_Toc138262168"/>
      <w:r w:rsidRPr="002D6A27">
        <w:lastRenderedPageBreak/>
        <w:t>Test</w:t>
      </w:r>
      <w:bookmarkEnd w:id="71"/>
    </w:p>
    <w:p w14:paraId="51897CDF" w14:textId="6C08D70E" w:rsidR="00E61684" w:rsidRPr="002D6A27" w:rsidRDefault="00E61684" w:rsidP="00E61684">
      <w:pPr>
        <w:pStyle w:val="AnhangA1"/>
      </w:pPr>
      <w:bookmarkStart w:id="72" w:name="_Toc138262169"/>
      <w:r w:rsidRPr="002D6A27">
        <w:lastRenderedPageBreak/>
        <w:t>Test 2</w:t>
      </w:r>
      <w:bookmarkEnd w:id="72"/>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5A4B3" w14:textId="77777777" w:rsidR="0060087E" w:rsidRDefault="0060087E" w:rsidP="001E2E5E">
      <w:pPr>
        <w:spacing w:after="0" w:line="240" w:lineRule="auto"/>
      </w:pPr>
      <w:r>
        <w:separator/>
      </w:r>
    </w:p>
  </w:endnote>
  <w:endnote w:type="continuationSeparator" w:id="0">
    <w:p w14:paraId="463C088E" w14:textId="77777777" w:rsidR="0060087E" w:rsidRDefault="0060087E"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17D35" w14:textId="77777777" w:rsidR="0060087E" w:rsidRDefault="0060087E" w:rsidP="001E2E5E">
      <w:pPr>
        <w:spacing w:after="0" w:line="240" w:lineRule="auto"/>
      </w:pPr>
      <w:r>
        <w:separator/>
      </w:r>
    </w:p>
  </w:footnote>
  <w:footnote w:type="continuationSeparator" w:id="0">
    <w:p w14:paraId="7CE6A153" w14:textId="77777777" w:rsidR="0060087E" w:rsidRDefault="0060087E"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394A447A" w:rsidR="007654F5" w:rsidRDefault="00000000">
    <w:pPr>
      <w:pStyle w:val="Kopfzeile"/>
    </w:pPr>
    <w:fldSimple w:instr=" STYLEREF  &quot;Überschrift 1;Ü 1-MitSeitenumbruch&quot;  \* MERGEFORMAT ">
      <w:r w:rsidR="009473F8">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E78D1FA" w:rsidR="007D2DD4" w:rsidRDefault="00000000">
    <w:pPr>
      <w:pStyle w:val="Kopfzeile"/>
    </w:pPr>
    <w:fldSimple w:instr=" STYLEREF  &quot;Überschrift 1;Ü 1-MitSeitenumbruch&quot;  \* MERGEFORMAT ">
      <w:r w:rsidR="00D96721" w:rsidRPr="00D96721">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978"/>
    <w:rsid w:val="00007B43"/>
    <w:rsid w:val="00013784"/>
    <w:rsid w:val="000152ED"/>
    <w:rsid w:val="00021CB2"/>
    <w:rsid w:val="00026999"/>
    <w:rsid w:val="00033869"/>
    <w:rsid w:val="000339F8"/>
    <w:rsid w:val="00035AC8"/>
    <w:rsid w:val="00045D69"/>
    <w:rsid w:val="000469C6"/>
    <w:rsid w:val="000473D0"/>
    <w:rsid w:val="0005759E"/>
    <w:rsid w:val="000606F7"/>
    <w:rsid w:val="000615A1"/>
    <w:rsid w:val="000619E0"/>
    <w:rsid w:val="00074A4B"/>
    <w:rsid w:val="000774E7"/>
    <w:rsid w:val="00081285"/>
    <w:rsid w:val="00082588"/>
    <w:rsid w:val="00082E82"/>
    <w:rsid w:val="000908AD"/>
    <w:rsid w:val="00091514"/>
    <w:rsid w:val="00093175"/>
    <w:rsid w:val="00094213"/>
    <w:rsid w:val="000A4A20"/>
    <w:rsid w:val="000A736D"/>
    <w:rsid w:val="000B15E4"/>
    <w:rsid w:val="000B1D3E"/>
    <w:rsid w:val="000B75CF"/>
    <w:rsid w:val="000C369A"/>
    <w:rsid w:val="000C3A3C"/>
    <w:rsid w:val="000C5DB0"/>
    <w:rsid w:val="000C6B22"/>
    <w:rsid w:val="000D72E8"/>
    <w:rsid w:val="000E0A90"/>
    <w:rsid w:val="000E2C22"/>
    <w:rsid w:val="000E2FDF"/>
    <w:rsid w:val="000E478C"/>
    <w:rsid w:val="000E5C82"/>
    <w:rsid w:val="000E689A"/>
    <w:rsid w:val="000F1D44"/>
    <w:rsid w:val="001052D2"/>
    <w:rsid w:val="00106307"/>
    <w:rsid w:val="00115B09"/>
    <w:rsid w:val="00120001"/>
    <w:rsid w:val="00134059"/>
    <w:rsid w:val="00143A8E"/>
    <w:rsid w:val="00146327"/>
    <w:rsid w:val="00151722"/>
    <w:rsid w:val="001550F1"/>
    <w:rsid w:val="00157331"/>
    <w:rsid w:val="00157B62"/>
    <w:rsid w:val="0016248C"/>
    <w:rsid w:val="00163D04"/>
    <w:rsid w:val="001657C2"/>
    <w:rsid w:val="001800EB"/>
    <w:rsid w:val="00180C86"/>
    <w:rsid w:val="00180EE7"/>
    <w:rsid w:val="0018415E"/>
    <w:rsid w:val="001869DC"/>
    <w:rsid w:val="00191157"/>
    <w:rsid w:val="00196124"/>
    <w:rsid w:val="001A1242"/>
    <w:rsid w:val="001A19AC"/>
    <w:rsid w:val="001A1EDE"/>
    <w:rsid w:val="001A2CE4"/>
    <w:rsid w:val="001C1E30"/>
    <w:rsid w:val="001C4A27"/>
    <w:rsid w:val="001C5A67"/>
    <w:rsid w:val="001C6560"/>
    <w:rsid w:val="001E2E5E"/>
    <w:rsid w:val="001E6507"/>
    <w:rsid w:val="001F1E58"/>
    <w:rsid w:val="001F3AFA"/>
    <w:rsid w:val="001F6BAC"/>
    <w:rsid w:val="002027F4"/>
    <w:rsid w:val="002148C8"/>
    <w:rsid w:val="00216E81"/>
    <w:rsid w:val="00217C23"/>
    <w:rsid w:val="00225638"/>
    <w:rsid w:val="00225EC3"/>
    <w:rsid w:val="0023473F"/>
    <w:rsid w:val="0023665F"/>
    <w:rsid w:val="00241712"/>
    <w:rsid w:val="00250F33"/>
    <w:rsid w:val="0025125A"/>
    <w:rsid w:val="00251F5B"/>
    <w:rsid w:val="002564BA"/>
    <w:rsid w:val="002567D5"/>
    <w:rsid w:val="00264783"/>
    <w:rsid w:val="002677E4"/>
    <w:rsid w:val="002707E1"/>
    <w:rsid w:val="0027735C"/>
    <w:rsid w:val="0028039B"/>
    <w:rsid w:val="00281A17"/>
    <w:rsid w:val="002820AD"/>
    <w:rsid w:val="00283022"/>
    <w:rsid w:val="002853ED"/>
    <w:rsid w:val="00294752"/>
    <w:rsid w:val="002A03BC"/>
    <w:rsid w:val="002A6279"/>
    <w:rsid w:val="002B30CC"/>
    <w:rsid w:val="002B4972"/>
    <w:rsid w:val="002C7323"/>
    <w:rsid w:val="002D15FB"/>
    <w:rsid w:val="002D2221"/>
    <w:rsid w:val="002D2FD6"/>
    <w:rsid w:val="002D42B3"/>
    <w:rsid w:val="002D47F9"/>
    <w:rsid w:val="002D6A27"/>
    <w:rsid w:val="002E2198"/>
    <w:rsid w:val="002E4E29"/>
    <w:rsid w:val="003038A5"/>
    <w:rsid w:val="00307A93"/>
    <w:rsid w:val="00311B52"/>
    <w:rsid w:val="00311D05"/>
    <w:rsid w:val="00314435"/>
    <w:rsid w:val="0031494A"/>
    <w:rsid w:val="00315AF4"/>
    <w:rsid w:val="0032021E"/>
    <w:rsid w:val="00320669"/>
    <w:rsid w:val="003272ED"/>
    <w:rsid w:val="00332A12"/>
    <w:rsid w:val="00342C7F"/>
    <w:rsid w:val="00343DFE"/>
    <w:rsid w:val="003547E2"/>
    <w:rsid w:val="00355B0C"/>
    <w:rsid w:val="0036097D"/>
    <w:rsid w:val="00360F26"/>
    <w:rsid w:val="00364D8C"/>
    <w:rsid w:val="003668B5"/>
    <w:rsid w:val="00373C23"/>
    <w:rsid w:val="0037429B"/>
    <w:rsid w:val="00375724"/>
    <w:rsid w:val="003759A8"/>
    <w:rsid w:val="00376F38"/>
    <w:rsid w:val="003B75C3"/>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6DC8"/>
    <w:rsid w:val="00441254"/>
    <w:rsid w:val="00443CBA"/>
    <w:rsid w:val="004470D5"/>
    <w:rsid w:val="004512BE"/>
    <w:rsid w:val="0045540E"/>
    <w:rsid w:val="00465A5C"/>
    <w:rsid w:val="00475D0D"/>
    <w:rsid w:val="00477960"/>
    <w:rsid w:val="00480C37"/>
    <w:rsid w:val="0048235A"/>
    <w:rsid w:val="0048320B"/>
    <w:rsid w:val="00487EBF"/>
    <w:rsid w:val="00490F02"/>
    <w:rsid w:val="00493AA2"/>
    <w:rsid w:val="004B300D"/>
    <w:rsid w:val="004C4397"/>
    <w:rsid w:val="004D5A20"/>
    <w:rsid w:val="004E3EAF"/>
    <w:rsid w:val="004E4D82"/>
    <w:rsid w:val="004F3A38"/>
    <w:rsid w:val="004F7BF5"/>
    <w:rsid w:val="00520F72"/>
    <w:rsid w:val="005233AD"/>
    <w:rsid w:val="0052542D"/>
    <w:rsid w:val="005417D4"/>
    <w:rsid w:val="00556EEC"/>
    <w:rsid w:val="005707FB"/>
    <w:rsid w:val="00570E0E"/>
    <w:rsid w:val="005750D5"/>
    <w:rsid w:val="005763AA"/>
    <w:rsid w:val="005829E9"/>
    <w:rsid w:val="00583AF8"/>
    <w:rsid w:val="00590199"/>
    <w:rsid w:val="005967DB"/>
    <w:rsid w:val="00596C07"/>
    <w:rsid w:val="005A0B51"/>
    <w:rsid w:val="005A2EF4"/>
    <w:rsid w:val="005A68CF"/>
    <w:rsid w:val="005B1789"/>
    <w:rsid w:val="005B5B65"/>
    <w:rsid w:val="005B6CD6"/>
    <w:rsid w:val="005B6FBC"/>
    <w:rsid w:val="005C04BC"/>
    <w:rsid w:val="005C1A3F"/>
    <w:rsid w:val="005C2477"/>
    <w:rsid w:val="005C26BF"/>
    <w:rsid w:val="005C56C7"/>
    <w:rsid w:val="005C5BE3"/>
    <w:rsid w:val="005C7DEC"/>
    <w:rsid w:val="005D1DFB"/>
    <w:rsid w:val="005D7D29"/>
    <w:rsid w:val="005E0879"/>
    <w:rsid w:val="005E5719"/>
    <w:rsid w:val="005E5BF1"/>
    <w:rsid w:val="005F172E"/>
    <w:rsid w:val="005F2E48"/>
    <w:rsid w:val="005F6A0F"/>
    <w:rsid w:val="0060087E"/>
    <w:rsid w:val="006062C0"/>
    <w:rsid w:val="00620355"/>
    <w:rsid w:val="006257FC"/>
    <w:rsid w:val="00631245"/>
    <w:rsid w:val="00632428"/>
    <w:rsid w:val="00635417"/>
    <w:rsid w:val="00636AAB"/>
    <w:rsid w:val="00640BEA"/>
    <w:rsid w:val="00642142"/>
    <w:rsid w:val="00645437"/>
    <w:rsid w:val="0065029D"/>
    <w:rsid w:val="006503AB"/>
    <w:rsid w:val="00651BCB"/>
    <w:rsid w:val="006608EF"/>
    <w:rsid w:val="00661A8C"/>
    <w:rsid w:val="00661FD9"/>
    <w:rsid w:val="00663CC6"/>
    <w:rsid w:val="00677032"/>
    <w:rsid w:val="00681589"/>
    <w:rsid w:val="00684848"/>
    <w:rsid w:val="00685462"/>
    <w:rsid w:val="00690A82"/>
    <w:rsid w:val="00693EC4"/>
    <w:rsid w:val="00696D95"/>
    <w:rsid w:val="006A4476"/>
    <w:rsid w:val="006A59AF"/>
    <w:rsid w:val="006B2C05"/>
    <w:rsid w:val="006C000F"/>
    <w:rsid w:val="006C3E42"/>
    <w:rsid w:val="006C5BE0"/>
    <w:rsid w:val="006D6A19"/>
    <w:rsid w:val="006E78A5"/>
    <w:rsid w:val="00703D8F"/>
    <w:rsid w:val="00704113"/>
    <w:rsid w:val="0071186D"/>
    <w:rsid w:val="00713D58"/>
    <w:rsid w:val="007147E1"/>
    <w:rsid w:val="00721E34"/>
    <w:rsid w:val="007250F8"/>
    <w:rsid w:val="0072601D"/>
    <w:rsid w:val="00734EA2"/>
    <w:rsid w:val="00740675"/>
    <w:rsid w:val="00744D50"/>
    <w:rsid w:val="00747427"/>
    <w:rsid w:val="00750369"/>
    <w:rsid w:val="00754CFA"/>
    <w:rsid w:val="00754E99"/>
    <w:rsid w:val="007654F5"/>
    <w:rsid w:val="007802EF"/>
    <w:rsid w:val="0078062F"/>
    <w:rsid w:val="00783865"/>
    <w:rsid w:val="00796B9D"/>
    <w:rsid w:val="007B04DD"/>
    <w:rsid w:val="007B380C"/>
    <w:rsid w:val="007B5D55"/>
    <w:rsid w:val="007B6960"/>
    <w:rsid w:val="007B71BC"/>
    <w:rsid w:val="007C3663"/>
    <w:rsid w:val="007C5224"/>
    <w:rsid w:val="007C55D9"/>
    <w:rsid w:val="007C6B3D"/>
    <w:rsid w:val="007D18DE"/>
    <w:rsid w:val="007D220B"/>
    <w:rsid w:val="007D2DD4"/>
    <w:rsid w:val="007D3F76"/>
    <w:rsid w:val="007E2D39"/>
    <w:rsid w:val="007E3558"/>
    <w:rsid w:val="007F0D4F"/>
    <w:rsid w:val="007F2384"/>
    <w:rsid w:val="007F6FBB"/>
    <w:rsid w:val="00801569"/>
    <w:rsid w:val="00801E7E"/>
    <w:rsid w:val="0081093C"/>
    <w:rsid w:val="00811018"/>
    <w:rsid w:val="008119A8"/>
    <w:rsid w:val="00814669"/>
    <w:rsid w:val="00830169"/>
    <w:rsid w:val="008348D5"/>
    <w:rsid w:val="0084159F"/>
    <w:rsid w:val="00842FC0"/>
    <w:rsid w:val="008470FB"/>
    <w:rsid w:val="008742FD"/>
    <w:rsid w:val="008824CA"/>
    <w:rsid w:val="008869F7"/>
    <w:rsid w:val="00886AA8"/>
    <w:rsid w:val="008A08D5"/>
    <w:rsid w:val="008A1804"/>
    <w:rsid w:val="008B4CB5"/>
    <w:rsid w:val="008C1D1B"/>
    <w:rsid w:val="008D5B51"/>
    <w:rsid w:val="008E49AD"/>
    <w:rsid w:val="008F3AD6"/>
    <w:rsid w:val="008F7695"/>
    <w:rsid w:val="00900171"/>
    <w:rsid w:val="009010EB"/>
    <w:rsid w:val="009130EA"/>
    <w:rsid w:val="009279AC"/>
    <w:rsid w:val="00931D35"/>
    <w:rsid w:val="009372EC"/>
    <w:rsid w:val="00946F8D"/>
    <w:rsid w:val="009473F8"/>
    <w:rsid w:val="00960969"/>
    <w:rsid w:val="00963FBF"/>
    <w:rsid w:val="0097185A"/>
    <w:rsid w:val="009744C1"/>
    <w:rsid w:val="00974F04"/>
    <w:rsid w:val="009753F0"/>
    <w:rsid w:val="0098146C"/>
    <w:rsid w:val="00983CE1"/>
    <w:rsid w:val="00990C13"/>
    <w:rsid w:val="00993127"/>
    <w:rsid w:val="00997573"/>
    <w:rsid w:val="009A55E3"/>
    <w:rsid w:val="009B29DC"/>
    <w:rsid w:val="009C1F52"/>
    <w:rsid w:val="009C4F80"/>
    <w:rsid w:val="009C74E5"/>
    <w:rsid w:val="009D55F6"/>
    <w:rsid w:val="009E1A48"/>
    <w:rsid w:val="009E21CE"/>
    <w:rsid w:val="009E32D3"/>
    <w:rsid w:val="009E705E"/>
    <w:rsid w:val="009F1612"/>
    <w:rsid w:val="009F5DF7"/>
    <w:rsid w:val="009F723D"/>
    <w:rsid w:val="00A0619D"/>
    <w:rsid w:val="00A10C2B"/>
    <w:rsid w:val="00A12618"/>
    <w:rsid w:val="00A13EBF"/>
    <w:rsid w:val="00A35B96"/>
    <w:rsid w:val="00A36831"/>
    <w:rsid w:val="00A40834"/>
    <w:rsid w:val="00A41BB7"/>
    <w:rsid w:val="00A43AD1"/>
    <w:rsid w:val="00A506B6"/>
    <w:rsid w:val="00A509E4"/>
    <w:rsid w:val="00A717E6"/>
    <w:rsid w:val="00A718A3"/>
    <w:rsid w:val="00A75D66"/>
    <w:rsid w:val="00A77F9C"/>
    <w:rsid w:val="00A804BE"/>
    <w:rsid w:val="00A87BCA"/>
    <w:rsid w:val="00AB0677"/>
    <w:rsid w:val="00AB5561"/>
    <w:rsid w:val="00AC721E"/>
    <w:rsid w:val="00AD2B1F"/>
    <w:rsid w:val="00AD453A"/>
    <w:rsid w:val="00AD7836"/>
    <w:rsid w:val="00AD7B4B"/>
    <w:rsid w:val="00AD7DA4"/>
    <w:rsid w:val="00AE06D5"/>
    <w:rsid w:val="00AE6461"/>
    <w:rsid w:val="00AF2340"/>
    <w:rsid w:val="00AF716C"/>
    <w:rsid w:val="00AF76F3"/>
    <w:rsid w:val="00B0097E"/>
    <w:rsid w:val="00B01F30"/>
    <w:rsid w:val="00B05F89"/>
    <w:rsid w:val="00B11BB1"/>
    <w:rsid w:val="00B14D94"/>
    <w:rsid w:val="00B16CB8"/>
    <w:rsid w:val="00B21927"/>
    <w:rsid w:val="00B236AC"/>
    <w:rsid w:val="00B24D87"/>
    <w:rsid w:val="00B332B0"/>
    <w:rsid w:val="00B333D2"/>
    <w:rsid w:val="00B33723"/>
    <w:rsid w:val="00B36FA7"/>
    <w:rsid w:val="00B40740"/>
    <w:rsid w:val="00B4552A"/>
    <w:rsid w:val="00B549ED"/>
    <w:rsid w:val="00B553C9"/>
    <w:rsid w:val="00B5628C"/>
    <w:rsid w:val="00B65EC2"/>
    <w:rsid w:val="00B76819"/>
    <w:rsid w:val="00B84CEF"/>
    <w:rsid w:val="00BA070C"/>
    <w:rsid w:val="00BA333A"/>
    <w:rsid w:val="00BA4149"/>
    <w:rsid w:val="00BB0E1F"/>
    <w:rsid w:val="00BB3DAF"/>
    <w:rsid w:val="00BD1FD0"/>
    <w:rsid w:val="00BD43D5"/>
    <w:rsid w:val="00BD4552"/>
    <w:rsid w:val="00BD6287"/>
    <w:rsid w:val="00BD6C5A"/>
    <w:rsid w:val="00BD6F0A"/>
    <w:rsid w:val="00BD7F1F"/>
    <w:rsid w:val="00BE44ED"/>
    <w:rsid w:val="00BF03C8"/>
    <w:rsid w:val="00BF4694"/>
    <w:rsid w:val="00BF7684"/>
    <w:rsid w:val="00BF788D"/>
    <w:rsid w:val="00C03376"/>
    <w:rsid w:val="00C04DDC"/>
    <w:rsid w:val="00C057EC"/>
    <w:rsid w:val="00C0636D"/>
    <w:rsid w:val="00C16502"/>
    <w:rsid w:val="00C16EF5"/>
    <w:rsid w:val="00C17147"/>
    <w:rsid w:val="00C216F6"/>
    <w:rsid w:val="00C222A1"/>
    <w:rsid w:val="00C22EBC"/>
    <w:rsid w:val="00C33075"/>
    <w:rsid w:val="00C361AC"/>
    <w:rsid w:val="00C36522"/>
    <w:rsid w:val="00C43834"/>
    <w:rsid w:val="00C4487B"/>
    <w:rsid w:val="00C50A30"/>
    <w:rsid w:val="00C5600D"/>
    <w:rsid w:val="00C57B40"/>
    <w:rsid w:val="00C749AA"/>
    <w:rsid w:val="00C81726"/>
    <w:rsid w:val="00C8323D"/>
    <w:rsid w:val="00C87043"/>
    <w:rsid w:val="00C934FD"/>
    <w:rsid w:val="00CA15D2"/>
    <w:rsid w:val="00CA4463"/>
    <w:rsid w:val="00CA774D"/>
    <w:rsid w:val="00CB069F"/>
    <w:rsid w:val="00CB1CBF"/>
    <w:rsid w:val="00CC1800"/>
    <w:rsid w:val="00CC267C"/>
    <w:rsid w:val="00CC4EFB"/>
    <w:rsid w:val="00CD0BD7"/>
    <w:rsid w:val="00CD7269"/>
    <w:rsid w:val="00CE2252"/>
    <w:rsid w:val="00CE584E"/>
    <w:rsid w:val="00CE7A6B"/>
    <w:rsid w:val="00CF052A"/>
    <w:rsid w:val="00CF65B5"/>
    <w:rsid w:val="00D05788"/>
    <w:rsid w:val="00D1734C"/>
    <w:rsid w:val="00D22717"/>
    <w:rsid w:val="00D30B94"/>
    <w:rsid w:val="00D337E5"/>
    <w:rsid w:val="00D367E6"/>
    <w:rsid w:val="00D46483"/>
    <w:rsid w:val="00D468E7"/>
    <w:rsid w:val="00D53351"/>
    <w:rsid w:val="00D556BD"/>
    <w:rsid w:val="00D57212"/>
    <w:rsid w:val="00D633B9"/>
    <w:rsid w:val="00D66912"/>
    <w:rsid w:val="00D67986"/>
    <w:rsid w:val="00D70D4F"/>
    <w:rsid w:val="00D8136E"/>
    <w:rsid w:val="00D8251C"/>
    <w:rsid w:val="00D86452"/>
    <w:rsid w:val="00D8746E"/>
    <w:rsid w:val="00D90DBB"/>
    <w:rsid w:val="00D96721"/>
    <w:rsid w:val="00DB09CF"/>
    <w:rsid w:val="00DB6AFD"/>
    <w:rsid w:val="00DB7395"/>
    <w:rsid w:val="00DC2783"/>
    <w:rsid w:val="00DC7D52"/>
    <w:rsid w:val="00DD3905"/>
    <w:rsid w:val="00DE26E4"/>
    <w:rsid w:val="00DE5626"/>
    <w:rsid w:val="00DE7ABE"/>
    <w:rsid w:val="00DF6A13"/>
    <w:rsid w:val="00E07CB2"/>
    <w:rsid w:val="00E1040E"/>
    <w:rsid w:val="00E13969"/>
    <w:rsid w:val="00E20F0B"/>
    <w:rsid w:val="00E23687"/>
    <w:rsid w:val="00E26F2D"/>
    <w:rsid w:val="00E3772C"/>
    <w:rsid w:val="00E37BD5"/>
    <w:rsid w:val="00E43F25"/>
    <w:rsid w:val="00E5076C"/>
    <w:rsid w:val="00E56548"/>
    <w:rsid w:val="00E61684"/>
    <w:rsid w:val="00E629A5"/>
    <w:rsid w:val="00E644DA"/>
    <w:rsid w:val="00E666D1"/>
    <w:rsid w:val="00E70D29"/>
    <w:rsid w:val="00E716D3"/>
    <w:rsid w:val="00E84812"/>
    <w:rsid w:val="00E8610B"/>
    <w:rsid w:val="00E95B2A"/>
    <w:rsid w:val="00EA3525"/>
    <w:rsid w:val="00EB6F04"/>
    <w:rsid w:val="00EC6D82"/>
    <w:rsid w:val="00ED2B24"/>
    <w:rsid w:val="00ED2EDA"/>
    <w:rsid w:val="00ED5972"/>
    <w:rsid w:val="00ED7884"/>
    <w:rsid w:val="00EE4DA0"/>
    <w:rsid w:val="00EF3CF4"/>
    <w:rsid w:val="00EF56F2"/>
    <w:rsid w:val="00EF60F7"/>
    <w:rsid w:val="00F00D70"/>
    <w:rsid w:val="00F04AD2"/>
    <w:rsid w:val="00F2088B"/>
    <w:rsid w:val="00F21842"/>
    <w:rsid w:val="00F239F7"/>
    <w:rsid w:val="00F2587D"/>
    <w:rsid w:val="00F26DEA"/>
    <w:rsid w:val="00F2746D"/>
    <w:rsid w:val="00F400BA"/>
    <w:rsid w:val="00F40B10"/>
    <w:rsid w:val="00F46B12"/>
    <w:rsid w:val="00F6480F"/>
    <w:rsid w:val="00F6550F"/>
    <w:rsid w:val="00F74BF1"/>
    <w:rsid w:val="00F83448"/>
    <w:rsid w:val="00F90135"/>
    <w:rsid w:val="00F907E5"/>
    <w:rsid w:val="00F925A6"/>
    <w:rsid w:val="00FA054A"/>
    <w:rsid w:val="00FB1607"/>
    <w:rsid w:val="00FC048F"/>
    <w:rsid w:val="00FC221A"/>
    <w:rsid w:val="00FC2941"/>
    <w:rsid w:val="00FC5A6A"/>
    <w:rsid w:val="00FD0556"/>
    <w:rsid w:val="00FD0C14"/>
    <w:rsid w:val="00FD1F31"/>
    <w:rsid w:val="00FE144B"/>
    <w:rsid w:val="00FE5439"/>
    <w:rsid w:val="00FE6837"/>
    <w:rsid w:val="00FE74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000000"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000000" w:rsidRDefault="005B0970" w:rsidP="005B0970">
          <w:pPr>
            <w:pStyle w:val="30CB8090FA6B48F89F486789941F64C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18196C"/>
    <w:rsid w:val="00207738"/>
    <w:rsid w:val="002360D7"/>
    <w:rsid w:val="002B5FBE"/>
    <w:rsid w:val="00345489"/>
    <w:rsid w:val="00474457"/>
    <w:rsid w:val="004D1F39"/>
    <w:rsid w:val="005711E1"/>
    <w:rsid w:val="005B0970"/>
    <w:rsid w:val="006E441C"/>
    <w:rsid w:val="006F3EC8"/>
    <w:rsid w:val="00804C51"/>
    <w:rsid w:val="00910FF0"/>
    <w:rsid w:val="009656C9"/>
    <w:rsid w:val="00BB0CDA"/>
    <w:rsid w:val="00C22B26"/>
    <w:rsid w:val="00C66A56"/>
    <w:rsid w:val="00C76D97"/>
    <w:rsid w:val="00CE7845"/>
    <w:rsid w:val="00D51C73"/>
    <w:rsid w:val="00D87042"/>
    <w:rsid w:val="00DC2501"/>
    <w:rsid w:val="00E061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5B0970"/>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6600</Words>
  <Characters>167585</Characters>
  <Application>Microsoft Office Word</Application>
  <DocSecurity>0</DocSecurity>
  <Lines>1396</Lines>
  <Paragraphs>3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69</cp:revision>
  <dcterms:created xsi:type="dcterms:W3CDTF">2023-06-15T12:32:00Z</dcterms:created>
  <dcterms:modified xsi:type="dcterms:W3CDTF">2023-06-2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